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E5677" w14:textId="77777777" w:rsidR="008E47FE" w:rsidRPr="00A517CA" w:rsidRDefault="00DE460C" w:rsidP="00A517CA">
      <w:pPr>
        <w:jc w:val="center"/>
        <w:rPr>
          <w:b/>
          <w:bCs/>
        </w:rPr>
      </w:pPr>
      <w:r w:rsidRPr="00A517CA">
        <w:rPr>
          <w:b/>
          <w:bCs/>
        </w:rPr>
        <w:t>Transforming Freight Flow Data Collection</w:t>
      </w:r>
    </w:p>
    <w:p w14:paraId="57280D5D" w14:textId="77777777" w:rsidR="008E47FE" w:rsidRDefault="008E47FE" w:rsidP="00A517CA">
      <w:pPr>
        <w:pStyle w:val="BodyText"/>
        <w:jc w:val="center"/>
      </w:pPr>
    </w:p>
    <w:p w14:paraId="3695859F" w14:textId="77777777" w:rsidR="008E47FE" w:rsidRDefault="008E47FE" w:rsidP="00A517CA">
      <w:pPr>
        <w:pStyle w:val="BodyText"/>
        <w:jc w:val="center"/>
      </w:pPr>
    </w:p>
    <w:p w14:paraId="213400A0" w14:textId="77777777" w:rsidR="008E47FE" w:rsidRDefault="00DE460C" w:rsidP="00A517CA">
      <w:pPr>
        <w:jc w:val="center"/>
      </w:pPr>
      <w:r>
        <w:t>Milestone #</w:t>
      </w:r>
      <w:r w:rsidR="006703D0">
        <w:t>3</w:t>
      </w:r>
    </w:p>
    <w:p w14:paraId="6308C820" w14:textId="77777777" w:rsidR="008E47FE" w:rsidRDefault="008E47FE" w:rsidP="00A517CA">
      <w:pPr>
        <w:pStyle w:val="BodyText"/>
        <w:jc w:val="center"/>
      </w:pPr>
    </w:p>
    <w:p w14:paraId="62F250D6" w14:textId="77777777" w:rsidR="008E47FE" w:rsidRDefault="008E47FE" w:rsidP="00A517CA">
      <w:pPr>
        <w:pStyle w:val="BodyText"/>
        <w:jc w:val="center"/>
      </w:pPr>
    </w:p>
    <w:p w14:paraId="0513FA16" w14:textId="77777777" w:rsidR="008E47FE" w:rsidRDefault="006703D0" w:rsidP="00A517CA">
      <w:pPr>
        <w:jc w:val="center"/>
      </w:pPr>
      <w:r>
        <w:t>Optimization Model Design and Preliminary Designs</w:t>
      </w:r>
    </w:p>
    <w:p w14:paraId="6A6DD763" w14:textId="77777777" w:rsidR="008E47FE" w:rsidRDefault="008E47FE" w:rsidP="00A517CA">
      <w:pPr>
        <w:pStyle w:val="BodyText"/>
        <w:jc w:val="center"/>
      </w:pPr>
    </w:p>
    <w:p w14:paraId="12ECD00D" w14:textId="77777777" w:rsidR="008E47FE" w:rsidRDefault="008E47FE" w:rsidP="00A517CA">
      <w:pPr>
        <w:pStyle w:val="BodyText"/>
        <w:jc w:val="center"/>
      </w:pPr>
    </w:p>
    <w:p w14:paraId="21F64975" w14:textId="77777777" w:rsidR="008E47FE" w:rsidRDefault="008E47FE" w:rsidP="00A517CA">
      <w:pPr>
        <w:pStyle w:val="BodyText"/>
        <w:jc w:val="center"/>
      </w:pPr>
    </w:p>
    <w:p w14:paraId="006CD2F7" w14:textId="77777777" w:rsidR="008E47FE" w:rsidRDefault="008E47FE" w:rsidP="00A517CA">
      <w:pPr>
        <w:pStyle w:val="BodyText"/>
        <w:jc w:val="center"/>
      </w:pPr>
    </w:p>
    <w:p w14:paraId="69E60FD1" w14:textId="77777777" w:rsidR="008E47FE" w:rsidRDefault="008E47FE" w:rsidP="00A517CA">
      <w:pPr>
        <w:pStyle w:val="BodyText"/>
        <w:jc w:val="center"/>
      </w:pPr>
    </w:p>
    <w:p w14:paraId="39F9A6B6" w14:textId="77777777" w:rsidR="008E47FE" w:rsidRDefault="008E47FE" w:rsidP="00A517CA">
      <w:pPr>
        <w:pStyle w:val="BodyText"/>
        <w:jc w:val="center"/>
      </w:pPr>
    </w:p>
    <w:p w14:paraId="397D54A2" w14:textId="77777777" w:rsidR="008E47FE" w:rsidRDefault="008E47FE" w:rsidP="00A517CA">
      <w:pPr>
        <w:pStyle w:val="BodyText"/>
        <w:jc w:val="center"/>
      </w:pPr>
    </w:p>
    <w:p w14:paraId="18248D64" w14:textId="77777777" w:rsidR="008E47FE" w:rsidRDefault="00DE460C" w:rsidP="00A517CA">
      <w:pPr>
        <w:pStyle w:val="BodyText"/>
        <w:jc w:val="center"/>
      </w:pPr>
      <w:r>
        <w:t>Saeed Ghanbartehrani, Sara Akbar Ghanadian</w:t>
      </w:r>
    </w:p>
    <w:p w14:paraId="4D50F431" w14:textId="77777777" w:rsidR="008E47FE" w:rsidRDefault="00DE460C" w:rsidP="00A517CA">
      <w:pPr>
        <w:pStyle w:val="BodyText"/>
        <w:jc w:val="center"/>
      </w:pPr>
      <w:r>
        <w:t>Ohio University</w:t>
      </w:r>
    </w:p>
    <w:p w14:paraId="35B4E4DA" w14:textId="77777777" w:rsidR="008E47FE" w:rsidRDefault="008E47FE" w:rsidP="00A517CA">
      <w:pPr>
        <w:pStyle w:val="BodyText"/>
        <w:jc w:val="center"/>
      </w:pPr>
    </w:p>
    <w:p w14:paraId="77BC4BFE" w14:textId="77777777" w:rsidR="00480F0B" w:rsidRDefault="00DE460C" w:rsidP="00A517CA">
      <w:pPr>
        <w:pStyle w:val="BodyText"/>
        <w:jc w:val="center"/>
      </w:pPr>
      <w:r>
        <w:t>Athens, OH</w:t>
      </w:r>
    </w:p>
    <w:p w14:paraId="0DBC5673" w14:textId="4048956D" w:rsidR="008E47FE" w:rsidRDefault="00B369B5" w:rsidP="00A517CA">
      <w:pPr>
        <w:pStyle w:val="BodyText"/>
        <w:jc w:val="center"/>
      </w:pPr>
      <w:r>
        <w:t xml:space="preserve">Rev. </w:t>
      </w:r>
      <w:r w:rsidR="00696F44">
        <w:t>4</w:t>
      </w:r>
      <w:r w:rsidR="005E3204">
        <w:t xml:space="preserve">, </w:t>
      </w:r>
      <w:r w:rsidR="007A6B9B">
        <w:t>Oct</w:t>
      </w:r>
      <w:r w:rsidR="00DE460C">
        <w:t xml:space="preserve"> 2019</w:t>
      </w:r>
    </w:p>
    <w:p w14:paraId="0D4D20F8" w14:textId="77777777" w:rsidR="008E47FE" w:rsidRDefault="008E47FE" w:rsidP="00464704">
      <w:pP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p>
    <w:sdt>
      <w:sdtPr>
        <w:rPr>
          <w:b w:val="0"/>
          <w:bCs w:val="0"/>
          <w:sz w:val="24"/>
          <w:szCs w:val="24"/>
        </w:rPr>
        <w:id w:val="-1650045142"/>
        <w:docPartObj>
          <w:docPartGallery w:val="Table of Contents"/>
          <w:docPartUnique/>
        </w:docPartObj>
      </w:sdtPr>
      <w:sdtEndPr>
        <w:rPr>
          <w:noProof/>
        </w:rPr>
      </w:sdtEndPr>
      <w:sdtContent>
        <w:p w14:paraId="62F67D7E" w14:textId="77777777" w:rsidR="008F64C1" w:rsidRPr="00B3219C" w:rsidRDefault="008F64C1" w:rsidP="0067289B">
          <w:pPr>
            <w:pStyle w:val="TOCHeading"/>
            <w:spacing w:line="360" w:lineRule="auto"/>
          </w:pPr>
          <w:r w:rsidRPr="00B3219C">
            <w:t>Contents</w:t>
          </w:r>
        </w:p>
        <w:p w14:paraId="22232E2D" w14:textId="4EE369EE" w:rsidR="0067289B" w:rsidRDefault="008F64C1" w:rsidP="0067289B">
          <w:pPr>
            <w:pStyle w:val="TOC1"/>
            <w:tabs>
              <w:tab w:val="right" w:leader="dot" w:pos="9570"/>
            </w:tabs>
            <w:spacing w:line="360" w:lineRule="auto"/>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22109611" w:history="1">
            <w:r w:rsidR="0067289B" w:rsidRPr="007B2F31">
              <w:rPr>
                <w:rStyle w:val="Hyperlink"/>
                <w:rFonts w:eastAsia="Times New Roman"/>
                <w:noProof/>
                <w:spacing w:val="-2"/>
                <w:w w:val="99"/>
              </w:rPr>
              <w:t>1.</w:t>
            </w:r>
            <w:r w:rsidR="0067289B">
              <w:rPr>
                <w:rFonts w:asciiTheme="minorHAnsi" w:hAnsiTheme="minorHAnsi" w:cstheme="minorBidi"/>
                <w:noProof/>
                <w:sz w:val="22"/>
                <w:szCs w:val="22"/>
                <w:lang w:bidi="ar-SA"/>
              </w:rPr>
              <w:tab/>
            </w:r>
            <w:r w:rsidR="0067289B" w:rsidRPr="007B2F31">
              <w:rPr>
                <w:rStyle w:val="Hyperlink"/>
                <w:noProof/>
              </w:rPr>
              <w:t>Introduction</w:t>
            </w:r>
            <w:r w:rsidR="0067289B">
              <w:rPr>
                <w:noProof/>
                <w:webHidden/>
              </w:rPr>
              <w:tab/>
            </w:r>
            <w:r w:rsidR="0067289B">
              <w:rPr>
                <w:noProof/>
                <w:webHidden/>
              </w:rPr>
              <w:fldChar w:fldCharType="begin"/>
            </w:r>
            <w:r w:rsidR="0067289B">
              <w:rPr>
                <w:noProof/>
                <w:webHidden/>
              </w:rPr>
              <w:instrText xml:space="preserve"> PAGEREF _Toc22109611 \h </w:instrText>
            </w:r>
            <w:r w:rsidR="0067289B">
              <w:rPr>
                <w:noProof/>
                <w:webHidden/>
              </w:rPr>
            </w:r>
            <w:r w:rsidR="0067289B">
              <w:rPr>
                <w:noProof/>
                <w:webHidden/>
              </w:rPr>
              <w:fldChar w:fldCharType="separate"/>
            </w:r>
            <w:r w:rsidR="0067289B">
              <w:rPr>
                <w:noProof/>
                <w:webHidden/>
              </w:rPr>
              <w:t>4</w:t>
            </w:r>
            <w:r w:rsidR="0067289B">
              <w:rPr>
                <w:noProof/>
                <w:webHidden/>
              </w:rPr>
              <w:fldChar w:fldCharType="end"/>
            </w:r>
          </w:hyperlink>
        </w:p>
        <w:p w14:paraId="3AAF420D" w14:textId="50962494" w:rsidR="0067289B" w:rsidRDefault="0067289B" w:rsidP="0067289B">
          <w:pPr>
            <w:pStyle w:val="TOC1"/>
            <w:tabs>
              <w:tab w:val="right" w:leader="dot" w:pos="9570"/>
            </w:tabs>
            <w:spacing w:line="360" w:lineRule="auto"/>
            <w:rPr>
              <w:rFonts w:asciiTheme="minorHAnsi" w:hAnsiTheme="minorHAnsi" w:cstheme="minorBidi"/>
              <w:noProof/>
              <w:sz w:val="22"/>
              <w:szCs w:val="22"/>
              <w:lang w:bidi="ar-SA"/>
            </w:rPr>
          </w:pPr>
          <w:hyperlink w:anchor="_Toc22109612" w:history="1">
            <w:r w:rsidRPr="007B2F31">
              <w:rPr>
                <w:rStyle w:val="Hyperlink"/>
                <w:rFonts w:eastAsia="Times New Roman"/>
                <w:noProof/>
                <w:spacing w:val="-2"/>
                <w:w w:val="99"/>
              </w:rPr>
              <w:t>2.</w:t>
            </w:r>
            <w:r>
              <w:rPr>
                <w:rFonts w:asciiTheme="minorHAnsi" w:hAnsiTheme="minorHAnsi" w:cstheme="minorBidi"/>
                <w:noProof/>
                <w:sz w:val="22"/>
                <w:szCs w:val="22"/>
                <w:lang w:bidi="ar-SA"/>
              </w:rPr>
              <w:tab/>
            </w:r>
            <w:r w:rsidRPr="007B2F31">
              <w:rPr>
                <w:rStyle w:val="Hyperlink"/>
                <w:noProof/>
              </w:rPr>
              <w:t>Case study</w:t>
            </w:r>
            <w:r>
              <w:rPr>
                <w:noProof/>
                <w:webHidden/>
              </w:rPr>
              <w:tab/>
            </w:r>
            <w:r>
              <w:rPr>
                <w:noProof/>
                <w:webHidden/>
              </w:rPr>
              <w:fldChar w:fldCharType="begin"/>
            </w:r>
            <w:r>
              <w:rPr>
                <w:noProof/>
                <w:webHidden/>
              </w:rPr>
              <w:instrText xml:space="preserve"> PAGEREF _Toc22109612 \h </w:instrText>
            </w:r>
            <w:r>
              <w:rPr>
                <w:noProof/>
                <w:webHidden/>
              </w:rPr>
            </w:r>
            <w:r>
              <w:rPr>
                <w:noProof/>
                <w:webHidden/>
              </w:rPr>
              <w:fldChar w:fldCharType="separate"/>
            </w:r>
            <w:r>
              <w:rPr>
                <w:noProof/>
                <w:webHidden/>
              </w:rPr>
              <w:t>4</w:t>
            </w:r>
            <w:r>
              <w:rPr>
                <w:noProof/>
                <w:webHidden/>
              </w:rPr>
              <w:fldChar w:fldCharType="end"/>
            </w:r>
          </w:hyperlink>
        </w:p>
        <w:p w14:paraId="7085AE0F" w14:textId="781C2945"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3" w:history="1">
            <w:r w:rsidRPr="007B2F31">
              <w:rPr>
                <w:rStyle w:val="Hyperlink"/>
                <w:rFonts w:eastAsia="Times New Roman"/>
                <w:noProof/>
                <w:spacing w:val="-29"/>
                <w:w w:val="99"/>
              </w:rPr>
              <w:t>2.1.</w:t>
            </w:r>
            <w:r>
              <w:rPr>
                <w:rFonts w:asciiTheme="minorHAnsi" w:hAnsiTheme="minorHAnsi" w:cstheme="minorBidi"/>
                <w:noProof/>
                <w:sz w:val="22"/>
                <w:szCs w:val="22"/>
                <w:lang w:bidi="ar-SA"/>
              </w:rPr>
              <w:tab/>
            </w:r>
            <w:r w:rsidRPr="007B2F31">
              <w:rPr>
                <w:rStyle w:val="Hyperlink"/>
                <w:noProof/>
              </w:rPr>
              <w:t>Data sources</w:t>
            </w:r>
            <w:r>
              <w:rPr>
                <w:noProof/>
                <w:webHidden/>
              </w:rPr>
              <w:tab/>
            </w:r>
            <w:r>
              <w:rPr>
                <w:noProof/>
                <w:webHidden/>
              </w:rPr>
              <w:fldChar w:fldCharType="begin"/>
            </w:r>
            <w:r>
              <w:rPr>
                <w:noProof/>
                <w:webHidden/>
              </w:rPr>
              <w:instrText xml:space="preserve"> PAGEREF _Toc22109613 \h </w:instrText>
            </w:r>
            <w:r>
              <w:rPr>
                <w:noProof/>
                <w:webHidden/>
              </w:rPr>
            </w:r>
            <w:r>
              <w:rPr>
                <w:noProof/>
                <w:webHidden/>
              </w:rPr>
              <w:fldChar w:fldCharType="separate"/>
            </w:r>
            <w:r>
              <w:rPr>
                <w:noProof/>
                <w:webHidden/>
              </w:rPr>
              <w:t>4</w:t>
            </w:r>
            <w:r>
              <w:rPr>
                <w:noProof/>
                <w:webHidden/>
              </w:rPr>
              <w:fldChar w:fldCharType="end"/>
            </w:r>
          </w:hyperlink>
        </w:p>
        <w:p w14:paraId="53735E46" w14:textId="24EA188E"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4" w:history="1">
            <w:r w:rsidRPr="007B2F31">
              <w:rPr>
                <w:rStyle w:val="Hyperlink"/>
                <w:rFonts w:eastAsia="Times New Roman"/>
                <w:noProof/>
                <w:spacing w:val="-29"/>
                <w:w w:val="99"/>
              </w:rPr>
              <w:t>2.2.</w:t>
            </w:r>
            <w:r>
              <w:rPr>
                <w:rFonts w:asciiTheme="minorHAnsi" w:hAnsiTheme="minorHAnsi" w:cstheme="minorBidi"/>
                <w:noProof/>
                <w:sz w:val="22"/>
                <w:szCs w:val="22"/>
                <w:lang w:bidi="ar-SA"/>
              </w:rPr>
              <w:tab/>
            </w:r>
            <w:r w:rsidRPr="007B2F31">
              <w:rPr>
                <w:rStyle w:val="Hyperlink"/>
                <w:noProof/>
              </w:rPr>
              <w:t>Pre-processing of the data</w:t>
            </w:r>
            <w:r>
              <w:rPr>
                <w:noProof/>
                <w:webHidden/>
              </w:rPr>
              <w:tab/>
            </w:r>
            <w:r>
              <w:rPr>
                <w:noProof/>
                <w:webHidden/>
              </w:rPr>
              <w:fldChar w:fldCharType="begin"/>
            </w:r>
            <w:r>
              <w:rPr>
                <w:noProof/>
                <w:webHidden/>
              </w:rPr>
              <w:instrText xml:space="preserve"> PAGEREF _Toc22109614 \h </w:instrText>
            </w:r>
            <w:r>
              <w:rPr>
                <w:noProof/>
                <w:webHidden/>
              </w:rPr>
            </w:r>
            <w:r>
              <w:rPr>
                <w:noProof/>
                <w:webHidden/>
              </w:rPr>
              <w:fldChar w:fldCharType="separate"/>
            </w:r>
            <w:r>
              <w:rPr>
                <w:noProof/>
                <w:webHidden/>
              </w:rPr>
              <w:t>5</w:t>
            </w:r>
            <w:r>
              <w:rPr>
                <w:noProof/>
                <w:webHidden/>
              </w:rPr>
              <w:fldChar w:fldCharType="end"/>
            </w:r>
          </w:hyperlink>
        </w:p>
        <w:p w14:paraId="0BF481C5" w14:textId="3D3DE2CB"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5" w:history="1">
            <w:r w:rsidRPr="007B2F31">
              <w:rPr>
                <w:rStyle w:val="Hyperlink"/>
                <w:rFonts w:eastAsia="Times New Roman"/>
                <w:noProof/>
                <w:spacing w:val="-29"/>
                <w:w w:val="99"/>
              </w:rPr>
              <w:t>2.3.</w:t>
            </w:r>
            <w:r>
              <w:rPr>
                <w:rFonts w:asciiTheme="minorHAnsi" w:hAnsiTheme="minorHAnsi" w:cstheme="minorBidi"/>
                <w:noProof/>
                <w:sz w:val="22"/>
                <w:szCs w:val="22"/>
                <w:lang w:bidi="ar-SA"/>
              </w:rPr>
              <w:tab/>
            </w:r>
            <w:r w:rsidRPr="007B2F31">
              <w:rPr>
                <w:rStyle w:val="Hyperlink"/>
                <w:noProof/>
              </w:rPr>
              <w:t>Frame data generation</w:t>
            </w:r>
            <w:r>
              <w:rPr>
                <w:noProof/>
                <w:webHidden/>
              </w:rPr>
              <w:tab/>
            </w:r>
            <w:r>
              <w:rPr>
                <w:noProof/>
                <w:webHidden/>
              </w:rPr>
              <w:fldChar w:fldCharType="begin"/>
            </w:r>
            <w:r>
              <w:rPr>
                <w:noProof/>
                <w:webHidden/>
              </w:rPr>
              <w:instrText xml:space="preserve"> PAGEREF _Toc22109615 \h </w:instrText>
            </w:r>
            <w:r>
              <w:rPr>
                <w:noProof/>
                <w:webHidden/>
              </w:rPr>
            </w:r>
            <w:r>
              <w:rPr>
                <w:noProof/>
                <w:webHidden/>
              </w:rPr>
              <w:fldChar w:fldCharType="separate"/>
            </w:r>
            <w:r>
              <w:rPr>
                <w:noProof/>
                <w:webHidden/>
              </w:rPr>
              <w:t>5</w:t>
            </w:r>
            <w:r>
              <w:rPr>
                <w:noProof/>
                <w:webHidden/>
              </w:rPr>
              <w:fldChar w:fldCharType="end"/>
            </w:r>
          </w:hyperlink>
        </w:p>
        <w:p w14:paraId="3E2309FB" w14:textId="5533CA96" w:rsidR="0067289B" w:rsidRDefault="0067289B" w:rsidP="0067289B">
          <w:pPr>
            <w:pStyle w:val="TOC1"/>
            <w:tabs>
              <w:tab w:val="right" w:leader="dot" w:pos="9570"/>
            </w:tabs>
            <w:spacing w:line="360" w:lineRule="auto"/>
            <w:rPr>
              <w:rFonts w:asciiTheme="minorHAnsi" w:hAnsiTheme="minorHAnsi" w:cstheme="minorBidi"/>
              <w:noProof/>
              <w:sz w:val="22"/>
              <w:szCs w:val="22"/>
              <w:lang w:bidi="ar-SA"/>
            </w:rPr>
          </w:pPr>
          <w:hyperlink w:anchor="_Toc22109616" w:history="1">
            <w:r w:rsidRPr="007B2F31">
              <w:rPr>
                <w:rStyle w:val="Hyperlink"/>
                <w:rFonts w:eastAsia="Times New Roman"/>
                <w:noProof/>
                <w:spacing w:val="-2"/>
                <w:w w:val="99"/>
              </w:rPr>
              <w:t>3.</w:t>
            </w:r>
            <w:r>
              <w:rPr>
                <w:rFonts w:asciiTheme="minorHAnsi" w:hAnsiTheme="minorHAnsi" w:cstheme="minorBidi"/>
                <w:noProof/>
                <w:sz w:val="22"/>
                <w:szCs w:val="22"/>
                <w:lang w:bidi="ar-SA"/>
              </w:rPr>
              <w:tab/>
            </w:r>
            <w:r w:rsidRPr="007B2F31">
              <w:rPr>
                <w:rStyle w:val="Hyperlink"/>
                <w:noProof/>
              </w:rPr>
              <w:t>Method 1: Optimal stratification and allocation based on Genetic Algorithm</w:t>
            </w:r>
            <w:r>
              <w:rPr>
                <w:noProof/>
                <w:webHidden/>
              </w:rPr>
              <w:tab/>
            </w:r>
            <w:r>
              <w:rPr>
                <w:noProof/>
                <w:webHidden/>
              </w:rPr>
              <w:fldChar w:fldCharType="begin"/>
            </w:r>
            <w:r>
              <w:rPr>
                <w:noProof/>
                <w:webHidden/>
              </w:rPr>
              <w:instrText xml:space="preserve"> PAGEREF _Toc22109616 \h </w:instrText>
            </w:r>
            <w:r>
              <w:rPr>
                <w:noProof/>
                <w:webHidden/>
              </w:rPr>
            </w:r>
            <w:r>
              <w:rPr>
                <w:noProof/>
                <w:webHidden/>
              </w:rPr>
              <w:fldChar w:fldCharType="separate"/>
            </w:r>
            <w:r>
              <w:rPr>
                <w:noProof/>
                <w:webHidden/>
              </w:rPr>
              <w:t>7</w:t>
            </w:r>
            <w:r>
              <w:rPr>
                <w:noProof/>
                <w:webHidden/>
              </w:rPr>
              <w:fldChar w:fldCharType="end"/>
            </w:r>
          </w:hyperlink>
        </w:p>
        <w:p w14:paraId="6142AA7D" w14:textId="71B7A69F"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7" w:history="1">
            <w:r w:rsidRPr="007B2F31">
              <w:rPr>
                <w:rStyle w:val="Hyperlink"/>
                <w:rFonts w:eastAsia="Times New Roman"/>
                <w:noProof/>
                <w:spacing w:val="-29"/>
                <w:w w:val="99"/>
              </w:rPr>
              <w:t>3.1.</w:t>
            </w:r>
            <w:r>
              <w:rPr>
                <w:rFonts w:asciiTheme="minorHAnsi" w:hAnsiTheme="minorHAnsi" w:cstheme="minorBidi"/>
                <w:noProof/>
                <w:sz w:val="22"/>
                <w:szCs w:val="22"/>
                <w:lang w:bidi="ar-SA"/>
              </w:rPr>
              <w:tab/>
            </w:r>
            <w:r w:rsidRPr="007B2F31">
              <w:rPr>
                <w:rStyle w:val="Hyperlink"/>
                <w:noProof/>
              </w:rPr>
              <w:t>Method 1 procedure</w:t>
            </w:r>
            <w:r>
              <w:rPr>
                <w:noProof/>
                <w:webHidden/>
              </w:rPr>
              <w:tab/>
            </w:r>
            <w:r>
              <w:rPr>
                <w:noProof/>
                <w:webHidden/>
              </w:rPr>
              <w:fldChar w:fldCharType="begin"/>
            </w:r>
            <w:r>
              <w:rPr>
                <w:noProof/>
                <w:webHidden/>
              </w:rPr>
              <w:instrText xml:space="preserve"> PAGEREF _Toc22109617 \h </w:instrText>
            </w:r>
            <w:r>
              <w:rPr>
                <w:noProof/>
                <w:webHidden/>
              </w:rPr>
            </w:r>
            <w:r>
              <w:rPr>
                <w:noProof/>
                <w:webHidden/>
              </w:rPr>
              <w:fldChar w:fldCharType="separate"/>
            </w:r>
            <w:r>
              <w:rPr>
                <w:noProof/>
                <w:webHidden/>
              </w:rPr>
              <w:t>8</w:t>
            </w:r>
            <w:r>
              <w:rPr>
                <w:noProof/>
                <w:webHidden/>
              </w:rPr>
              <w:fldChar w:fldCharType="end"/>
            </w:r>
          </w:hyperlink>
        </w:p>
        <w:p w14:paraId="5593621D" w14:textId="21203773"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8" w:history="1">
            <w:r w:rsidRPr="007B2F31">
              <w:rPr>
                <w:rStyle w:val="Hyperlink"/>
                <w:rFonts w:eastAsia="Times New Roman"/>
                <w:noProof/>
                <w:spacing w:val="-29"/>
                <w:w w:val="99"/>
              </w:rPr>
              <w:t>3.2.</w:t>
            </w:r>
            <w:r>
              <w:rPr>
                <w:rFonts w:asciiTheme="minorHAnsi" w:hAnsiTheme="minorHAnsi" w:cstheme="minorBidi"/>
                <w:noProof/>
                <w:sz w:val="22"/>
                <w:szCs w:val="22"/>
                <w:lang w:bidi="ar-SA"/>
              </w:rPr>
              <w:tab/>
            </w:r>
            <w:r w:rsidRPr="007B2F31">
              <w:rPr>
                <w:rStyle w:val="Hyperlink"/>
                <w:noProof/>
              </w:rPr>
              <w:t>Method 1 Results</w:t>
            </w:r>
            <w:r>
              <w:rPr>
                <w:noProof/>
                <w:webHidden/>
              </w:rPr>
              <w:tab/>
            </w:r>
            <w:r>
              <w:rPr>
                <w:noProof/>
                <w:webHidden/>
              </w:rPr>
              <w:fldChar w:fldCharType="begin"/>
            </w:r>
            <w:r>
              <w:rPr>
                <w:noProof/>
                <w:webHidden/>
              </w:rPr>
              <w:instrText xml:space="preserve"> PAGEREF _Toc22109618 \h </w:instrText>
            </w:r>
            <w:r>
              <w:rPr>
                <w:noProof/>
                <w:webHidden/>
              </w:rPr>
            </w:r>
            <w:r>
              <w:rPr>
                <w:noProof/>
                <w:webHidden/>
              </w:rPr>
              <w:fldChar w:fldCharType="separate"/>
            </w:r>
            <w:r>
              <w:rPr>
                <w:noProof/>
                <w:webHidden/>
              </w:rPr>
              <w:t>12</w:t>
            </w:r>
            <w:r>
              <w:rPr>
                <w:noProof/>
                <w:webHidden/>
              </w:rPr>
              <w:fldChar w:fldCharType="end"/>
            </w:r>
          </w:hyperlink>
        </w:p>
        <w:p w14:paraId="1227D12C" w14:textId="1ED29DD2" w:rsidR="0067289B" w:rsidRDefault="0067289B" w:rsidP="0067289B">
          <w:pPr>
            <w:pStyle w:val="TOC1"/>
            <w:tabs>
              <w:tab w:val="right" w:leader="dot" w:pos="9570"/>
            </w:tabs>
            <w:spacing w:line="360" w:lineRule="auto"/>
            <w:rPr>
              <w:rFonts w:asciiTheme="minorHAnsi" w:hAnsiTheme="minorHAnsi" w:cstheme="minorBidi"/>
              <w:noProof/>
              <w:sz w:val="22"/>
              <w:szCs w:val="22"/>
              <w:lang w:bidi="ar-SA"/>
            </w:rPr>
          </w:pPr>
          <w:hyperlink w:anchor="_Toc22109619" w:history="1">
            <w:r w:rsidRPr="007B2F31">
              <w:rPr>
                <w:rStyle w:val="Hyperlink"/>
                <w:rFonts w:eastAsia="Times New Roman"/>
                <w:noProof/>
                <w:spacing w:val="-2"/>
                <w:w w:val="99"/>
              </w:rPr>
              <w:t>4.</w:t>
            </w:r>
            <w:r>
              <w:rPr>
                <w:rFonts w:asciiTheme="minorHAnsi" w:hAnsiTheme="minorHAnsi" w:cstheme="minorBidi"/>
                <w:noProof/>
                <w:sz w:val="22"/>
                <w:szCs w:val="22"/>
                <w:lang w:bidi="ar-SA"/>
              </w:rPr>
              <w:tab/>
            </w:r>
            <w:r w:rsidRPr="007B2F31">
              <w:rPr>
                <w:rStyle w:val="Hyperlink"/>
                <w:noProof/>
              </w:rPr>
              <w:t>Method 2: Optimal stratification and allocation using Genetic Algorithm and Simulated Annealing</w:t>
            </w:r>
            <w:r>
              <w:rPr>
                <w:noProof/>
                <w:webHidden/>
              </w:rPr>
              <w:tab/>
            </w:r>
            <w:r>
              <w:rPr>
                <w:noProof/>
                <w:webHidden/>
              </w:rPr>
              <w:fldChar w:fldCharType="begin"/>
            </w:r>
            <w:r>
              <w:rPr>
                <w:noProof/>
                <w:webHidden/>
              </w:rPr>
              <w:instrText xml:space="preserve"> PAGEREF _Toc22109619 \h </w:instrText>
            </w:r>
            <w:r>
              <w:rPr>
                <w:noProof/>
                <w:webHidden/>
              </w:rPr>
            </w:r>
            <w:r>
              <w:rPr>
                <w:noProof/>
                <w:webHidden/>
              </w:rPr>
              <w:fldChar w:fldCharType="separate"/>
            </w:r>
            <w:r>
              <w:rPr>
                <w:noProof/>
                <w:webHidden/>
              </w:rPr>
              <w:t>16</w:t>
            </w:r>
            <w:r>
              <w:rPr>
                <w:noProof/>
                <w:webHidden/>
              </w:rPr>
              <w:fldChar w:fldCharType="end"/>
            </w:r>
          </w:hyperlink>
        </w:p>
        <w:p w14:paraId="1C904846" w14:textId="79FFA469"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0" w:history="1">
            <w:r w:rsidRPr="007B2F31">
              <w:rPr>
                <w:rStyle w:val="Hyperlink"/>
                <w:rFonts w:eastAsia="Times New Roman"/>
                <w:noProof/>
                <w:spacing w:val="-29"/>
                <w:w w:val="99"/>
              </w:rPr>
              <w:t>4.1.</w:t>
            </w:r>
            <w:r>
              <w:rPr>
                <w:rFonts w:asciiTheme="minorHAnsi" w:hAnsiTheme="minorHAnsi" w:cstheme="minorBidi"/>
                <w:noProof/>
                <w:sz w:val="22"/>
                <w:szCs w:val="22"/>
                <w:lang w:bidi="ar-SA"/>
              </w:rPr>
              <w:tab/>
            </w:r>
            <w:r w:rsidRPr="007B2F31">
              <w:rPr>
                <w:rStyle w:val="Hyperlink"/>
                <w:noProof/>
              </w:rPr>
              <w:t>Method 2 procedure</w:t>
            </w:r>
            <w:r>
              <w:rPr>
                <w:noProof/>
                <w:webHidden/>
              </w:rPr>
              <w:tab/>
            </w:r>
            <w:r>
              <w:rPr>
                <w:noProof/>
                <w:webHidden/>
              </w:rPr>
              <w:fldChar w:fldCharType="begin"/>
            </w:r>
            <w:r>
              <w:rPr>
                <w:noProof/>
                <w:webHidden/>
              </w:rPr>
              <w:instrText xml:space="preserve"> PAGEREF _Toc22109620 \h </w:instrText>
            </w:r>
            <w:r>
              <w:rPr>
                <w:noProof/>
                <w:webHidden/>
              </w:rPr>
            </w:r>
            <w:r>
              <w:rPr>
                <w:noProof/>
                <w:webHidden/>
              </w:rPr>
              <w:fldChar w:fldCharType="separate"/>
            </w:r>
            <w:r>
              <w:rPr>
                <w:noProof/>
                <w:webHidden/>
              </w:rPr>
              <w:t>17</w:t>
            </w:r>
            <w:r>
              <w:rPr>
                <w:noProof/>
                <w:webHidden/>
              </w:rPr>
              <w:fldChar w:fldCharType="end"/>
            </w:r>
          </w:hyperlink>
        </w:p>
        <w:p w14:paraId="66315D40" w14:textId="5FB3F25E"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1" w:history="1">
            <w:r w:rsidRPr="007B2F31">
              <w:rPr>
                <w:rStyle w:val="Hyperlink"/>
                <w:rFonts w:eastAsia="Times New Roman"/>
                <w:noProof/>
                <w:spacing w:val="-29"/>
                <w:w w:val="99"/>
              </w:rPr>
              <w:t>4.2.</w:t>
            </w:r>
            <w:r>
              <w:rPr>
                <w:rFonts w:asciiTheme="minorHAnsi" w:hAnsiTheme="minorHAnsi" w:cstheme="minorBidi"/>
                <w:noProof/>
                <w:sz w:val="22"/>
                <w:szCs w:val="22"/>
                <w:lang w:bidi="ar-SA"/>
              </w:rPr>
              <w:tab/>
            </w:r>
            <w:r w:rsidRPr="007B2F31">
              <w:rPr>
                <w:rStyle w:val="Hyperlink"/>
                <w:noProof/>
              </w:rPr>
              <w:t>Method 2 results</w:t>
            </w:r>
            <w:r>
              <w:rPr>
                <w:noProof/>
                <w:webHidden/>
              </w:rPr>
              <w:tab/>
            </w:r>
            <w:r>
              <w:rPr>
                <w:noProof/>
                <w:webHidden/>
              </w:rPr>
              <w:fldChar w:fldCharType="begin"/>
            </w:r>
            <w:r>
              <w:rPr>
                <w:noProof/>
                <w:webHidden/>
              </w:rPr>
              <w:instrText xml:space="preserve"> PAGEREF _Toc22109621 \h </w:instrText>
            </w:r>
            <w:r>
              <w:rPr>
                <w:noProof/>
                <w:webHidden/>
              </w:rPr>
            </w:r>
            <w:r>
              <w:rPr>
                <w:noProof/>
                <w:webHidden/>
              </w:rPr>
              <w:fldChar w:fldCharType="separate"/>
            </w:r>
            <w:r>
              <w:rPr>
                <w:noProof/>
                <w:webHidden/>
              </w:rPr>
              <w:t>22</w:t>
            </w:r>
            <w:r>
              <w:rPr>
                <w:noProof/>
                <w:webHidden/>
              </w:rPr>
              <w:fldChar w:fldCharType="end"/>
            </w:r>
          </w:hyperlink>
        </w:p>
        <w:p w14:paraId="0ED34675" w14:textId="4CEAE8A5"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2" w:history="1">
            <w:r w:rsidRPr="007B2F31">
              <w:rPr>
                <w:rStyle w:val="Hyperlink"/>
                <w:rFonts w:eastAsia="Times New Roman"/>
                <w:noProof/>
                <w:spacing w:val="-29"/>
                <w:w w:val="99"/>
              </w:rPr>
              <w:t>4.3.</w:t>
            </w:r>
            <w:r>
              <w:rPr>
                <w:rFonts w:asciiTheme="minorHAnsi" w:hAnsiTheme="minorHAnsi" w:cstheme="minorBidi"/>
                <w:noProof/>
                <w:sz w:val="22"/>
                <w:szCs w:val="22"/>
                <w:lang w:bidi="ar-SA"/>
              </w:rPr>
              <w:tab/>
            </w:r>
            <w:r w:rsidRPr="007B2F31">
              <w:rPr>
                <w:rStyle w:val="Hyperlink"/>
                <w:noProof/>
              </w:rPr>
              <w:t xml:space="preserve">Comparing the result of GA and SA </w:t>
            </w:r>
            <w:r>
              <w:rPr>
                <w:noProof/>
                <w:webHidden/>
              </w:rPr>
              <w:tab/>
            </w:r>
            <w:r>
              <w:rPr>
                <w:noProof/>
                <w:webHidden/>
              </w:rPr>
              <w:fldChar w:fldCharType="begin"/>
            </w:r>
            <w:r>
              <w:rPr>
                <w:noProof/>
                <w:webHidden/>
              </w:rPr>
              <w:instrText xml:space="preserve"> PAGEREF _Toc22109622 \h </w:instrText>
            </w:r>
            <w:r>
              <w:rPr>
                <w:noProof/>
                <w:webHidden/>
              </w:rPr>
            </w:r>
            <w:r>
              <w:rPr>
                <w:noProof/>
                <w:webHidden/>
              </w:rPr>
              <w:fldChar w:fldCharType="separate"/>
            </w:r>
            <w:r>
              <w:rPr>
                <w:noProof/>
                <w:webHidden/>
              </w:rPr>
              <w:t>23</w:t>
            </w:r>
            <w:r>
              <w:rPr>
                <w:noProof/>
                <w:webHidden/>
              </w:rPr>
              <w:fldChar w:fldCharType="end"/>
            </w:r>
          </w:hyperlink>
        </w:p>
        <w:p w14:paraId="5A42A0B0" w14:textId="6BCCC858" w:rsidR="0067289B" w:rsidRDefault="0067289B" w:rsidP="0067289B">
          <w:pPr>
            <w:pStyle w:val="TOC1"/>
            <w:tabs>
              <w:tab w:val="right" w:leader="dot" w:pos="9570"/>
            </w:tabs>
            <w:spacing w:line="360" w:lineRule="auto"/>
            <w:rPr>
              <w:rFonts w:asciiTheme="minorHAnsi" w:hAnsiTheme="minorHAnsi" w:cstheme="minorBidi"/>
              <w:noProof/>
              <w:sz w:val="22"/>
              <w:szCs w:val="22"/>
              <w:lang w:bidi="ar-SA"/>
            </w:rPr>
          </w:pPr>
          <w:hyperlink w:anchor="_Toc22109623" w:history="1">
            <w:r w:rsidRPr="007B2F31">
              <w:rPr>
                <w:rStyle w:val="Hyperlink"/>
                <w:rFonts w:eastAsia="Times New Roman"/>
                <w:noProof/>
                <w:spacing w:val="-2"/>
                <w:w w:val="99"/>
              </w:rPr>
              <w:t>5.</w:t>
            </w:r>
            <w:r>
              <w:rPr>
                <w:rFonts w:asciiTheme="minorHAnsi" w:hAnsiTheme="minorHAnsi" w:cstheme="minorBidi"/>
                <w:noProof/>
                <w:sz w:val="22"/>
                <w:szCs w:val="22"/>
                <w:lang w:bidi="ar-SA"/>
              </w:rPr>
              <w:tab/>
            </w:r>
            <w:r w:rsidRPr="007B2F31">
              <w:rPr>
                <w:rStyle w:val="Hyperlink"/>
                <w:noProof/>
              </w:rPr>
              <w:t>Method3: Generalized Lavallee-Hidiroglou Method for Strata Construction</w:t>
            </w:r>
            <w:r>
              <w:rPr>
                <w:noProof/>
                <w:webHidden/>
              </w:rPr>
              <w:tab/>
            </w:r>
            <w:r>
              <w:rPr>
                <w:noProof/>
                <w:webHidden/>
              </w:rPr>
              <w:fldChar w:fldCharType="begin"/>
            </w:r>
            <w:r>
              <w:rPr>
                <w:noProof/>
                <w:webHidden/>
              </w:rPr>
              <w:instrText xml:space="preserve"> PAGEREF _Toc22109623 \h </w:instrText>
            </w:r>
            <w:r>
              <w:rPr>
                <w:noProof/>
                <w:webHidden/>
              </w:rPr>
            </w:r>
            <w:r>
              <w:rPr>
                <w:noProof/>
                <w:webHidden/>
              </w:rPr>
              <w:fldChar w:fldCharType="separate"/>
            </w:r>
            <w:r>
              <w:rPr>
                <w:noProof/>
                <w:webHidden/>
              </w:rPr>
              <w:t>25</w:t>
            </w:r>
            <w:r>
              <w:rPr>
                <w:noProof/>
                <w:webHidden/>
              </w:rPr>
              <w:fldChar w:fldCharType="end"/>
            </w:r>
          </w:hyperlink>
        </w:p>
        <w:p w14:paraId="491B63E4" w14:textId="33D74FF4"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4" w:history="1">
            <w:r w:rsidRPr="007B2F31">
              <w:rPr>
                <w:rStyle w:val="Hyperlink"/>
                <w:rFonts w:eastAsia="Times New Roman"/>
                <w:noProof/>
                <w:spacing w:val="-29"/>
                <w:w w:val="99"/>
              </w:rPr>
              <w:t>5.1.</w:t>
            </w:r>
            <w:r>
              <w:rPr>
                <w:rFonts w:asciiTheme="minorHAnsi" w:hAnsiTheme="minorHAnsi" w:cstheme="minorBidi"/>
                <w:noProof/>
                <w:sz w:val="22"/>
                <w:szCs w:val="22"/>
                <w:lang w:bidi="ar-SA"/>
              </w:rPr>
              <w:tab/>
            </w:r>
            <w:r w:rsidRPr="007B2F31">
              <w:rPr>
                <w:rStyle w:val="Hyperlink"/>
                <w:noProof/>
              </w:rPr>
              <w:t>Method 3 results</w:t>
            </w:r>
            <w:r>
              <w:rPr>
                <w:noProof/>
                <w:webHidden/>
              </w:rPr>
              <w:tab/>
            </w:r>
            <w:r>
              <w:rPr>
                <w:noProof/>
                <w:webHidden/>
              </w:rPr>
              <w:fldChar w:fldCharType="begin"/>
            </w:r>
            <w:r>
              <w:rPr>
                <w:noProof/>
                <w:webHidden/>
              </w:rPr>
              <w:instrText xml:space="preserve"> PAGEREF _Toc22109624 \h </w:instrText>
            </w:r>
            <w:r>
              <w:rPr>
                <w:noProof/>
                <w:webHidden/>
              </w:rPr>
            </w:r>
            <w:r>
              <w:rPr>
                <w:noProof/>
                <w:webHidden/>
              </w:rPr>
              <w:fldChar w:fldCharType="separate"/>
            </w:r>
            <w:r>
              <w:rPr>
                <w:noProof/>
                <w:webHidden/>
              </w:rPr>
              <w:t>26</w:t>
            </w:r>
            <w:r>
              <w:rPr>
                <w:noProof/>
                <w:webHidden/>
              </w:rPr>
              <w:fldChar w:fldCharType="end"/>
            </w:r>
          </w:hyperlink>
        </w:p>
        <w:p w14:paraId="3AD40782" w14:textId="3C63C139" w:rsidR="0067289B" w:rsidRDefault="0067289B" w:rsidP="0067289B">
          <w:pPr>
            <w:pStyle w:val="TOC1"/>
            <w:tabs>
              <w:tab w:val="right" w:leader="dot" w:pos="9570"/>
            </w:tabs>
            <w:spacing w:line="360" w:lineRule="auto"/>
            <w:rPr>
              <w:rFonts w:asciiTheme="minorHAnsi" w:hAnsiTheme="minorHAnsi" w:cstheme="minorBidi"/>
              <w:noProof/>
              <w:sz w:val="22"/>
              <w:szCs w:val="22"/>
              <w:lang w:bidi="ar-SA"/>
            </w:rPr>
          </w:pPr>
          <w:hyperlink w:anchor="_Toc22109625" w:history="1">
            <w:r w:rsidRPr="007B2F31">
              <w:rPr>
                <w:rStyle w:val="Hyperlink"/>
                <w:rFonts w:eastAsia="Times New Roman"/>
                <w:noProof/>
                <w:spacing w:val="-2"/>
                <w:w w:val="99"/>
              </w:rPr>
              <w:t>6.</w:t>
            </w:r>
            <w:r>
              <w:rPr>
                <w:rFonts w:asciiTheme="minorHAnsi" w:hAnsiTheme="minorHAnsi" w:cstheme="minorBidi"/>
                <w:noProof/>
                <w:sz w:val="22"/>
                <w:szCs w:val="22"/>
                <w:lang w:bidi="ar-SA"/>
              </w:rPr>
              <w:tab/>
            </w:r>
            <w:r w:rsidRPr="007B2F31">
              <w:rPr>
                <w:rStyle w:val="Hyperlink"/>
                <w:noProof/>
              </w:rPr>
              <w:t>Appendix</w:t>
            </w:r>
            <w:r>
              <w:rPr>
                <w:noProof/>
                <w:webHidden/>
              </w:rPr>
              <w:tab/>
            </w:r>
            <w:r>
              <w:rPr>
                <w:noProof/>
                <w:webHidden/>
              </w:rPr>
              <w:fldChar w:fldCharType="begin"/>
            </w:r>
            <w:r>
              <w:rPr>
                <w:noProof/>
                <w:webHidden/>
              </w:rPr>
              <w:instrText xml:space="preserve"> PAGEREF _Toc22109625 \h </w:instrText>
            </w:r>
            <w:r>
              <w:rPr>
                <w:noProof/>
                <w:webHidden/>
              </w:rPr>
            </w:r>
            <w:r>
              <w:rPr>
                <w:noProof/>
                <w:webHidden/>
              </w:rPr>
              <w:fldChar w:fldCharType="separate"/>
            </w:r>
            <w:r>
              <w:rPr>
                <w:noProof/>
                <w:webHidden/>
              </w:rPr>
              <w:t>28</w:t>
            </w:r>
            <w:r>
              <w:rPr>
                <w:noProof/>
                <w:webHidden/>
              </w:rPr>
              <w:fldChar w:fldCharType="end"/>
            </w:r>
          </w:hyperlink>
        </w:p>
        <w:p w14:paraId="7330CC5B" w14:textId="4F29A6CE" w:rsidR="0067289B" w:rsidRDefault="0067289B"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6" w:history="1">
            <w:r w:rsidRPr="007B2F31">
              <w:rPr>
                <w:rStyle w:val="Hyperlink"/>
                <w:rFonts w:eastAsia="Times New Roman"/>
                <w:noProof/>
                <w:spacing w:val="-29"/>
                <w:w w:val="99"/>
              </w:rPr>
              <w:t>6.1.</w:t>
            </w:r>
            <w:r>
              <w:rPr>
                <w:rFonts w:asciiTheme="minorHAnsi" w:hAnsiTheme="minorHAnsi" w:cstheme="minorBidi"/>
                <w:noProof/>
                <w:sz w:val="22"/>
                <w:szCs w:val="22"/>
                <w:lang w:bidi="ar-SA"/>
              </w:rPr>
              <w:tab/>
            </w:r>
            <w:r w:rsidRPr="007B2F31">
              <w:rPr>
                <w:rStyle w:val="Hyperlink"/>
                <w:noProof/>
              </w:rPr>
              <w:t>Method 1 Scripts</w:t>
            </w:r>
            <w:r>
              <w:rPr>
                <w:noProof/>
                <w:webHidden/>
              </w:rPr>
              <w:tab/>
            </w:r>
            <w:r>
              <w:rPr>
                <w:noProof/>
                <w:webHidden/>
              </w:rPr>
              <w:fldChar w:fldCharType="begin"/>
            </w:r>
            <w:r>
              <w:rPr>
                <w:noProof/>
                <w:webHidden/>
              </w:rPr>
              <w:instrText xml:space="preserve"> PAGEREF _Toc22109626 \h </w:instrText>
            </w:r>
            <w:r>
              <w:rPr>
                <w:noProof/>
                <w:webHidden/>
              </w:rPr>
            </w:r>
            <w:r>
              <w:rPr>
                <w:noProof/>
                <w:webHidden/>
              </w:rPr>
              <w:fldChar w:fldCharType="separate"/>
            </w:r>
            <w:r>
              <w:rPr>
                <w:noProof/>
                <w:webHidden/>
              </w:rPr>
              <w:t>28</w:t>
            </w:r>
            <w:r>
              <w:rPr>
                <w:noProof/>
                <w:webHidden/>
              </w:rPr>
              <w:fldChar w:fldCharType="end"/>
            </w:r>
          </w:hyperlink>
        </w:p>
        <w:p w14:paraId="321CBFDD" w14:textId="46BF2D50" w:rsidR="0067289B" w:rsidRDefault="0067289B" w:rsidP="0067289B">
          <w:pPr>
            <w:pStyle w:val="TOC1"/>
            <w:tabs>
              <w:tab w:val="right" w:leader="dot" w:pos="9570"/>
            </w:tabs>
            <w:spacing w:line="360" w:lineRule="auto"/>
            <w:rPr>
              <w:rFonts w:asciiTheme="minorHAnsi" w:hAnsiTheme="minorHAnsi" w:cstheme="minorBidi"/>
              <w:noProof/>
              <w:sz w:val="22"/>
              <w:szCs w:val="22"/>
              <w:lang w:bidi="ar-SA"/>
            </w:rPr>
          </w:pPr>
          <w:hyperlink w:anchor="_Toc22109627" w:history="1">
            <w:r w:rsidRPr="007B2F31">
              <w:rPr>
                <w:rStyle w:val="Hyperlink"/>
                <w:rFonts w:eastAsia="Times New Roman"/>
                <w:noProof/>
                <w:spacing w:val="-2"/>
                <w:w w:val="99"/>
              </w:rPr>
              <w:t>7.</w:t>
            </w:r>
            <w:r>
              <w:rPr>
                <w:rFonts w:asciiTheme="minorHAnsi" w:hAnsiTheme="minorHAnsi" w:cstheme="minorBidi"/>
                <w:noProof/>
                <w:sz w:val="22"/>
                <w:szCs w:val="22"/>
                <w:lang w:bidi="ar-SA"/>
              </w:rPr>
              <w:tab/>
            </w:r>
            <w:r w:rsidRPr="007B2F31">
              <w:rPr>
                <w:rStyle w:val="Hyperlink"/>
                <w:noProof/>
              </w:rPr>
              <w:t>Method 2 Scripts</w:t>
            </w:r>
            <w:r>
              <w:rPr>
                <w:noProof/>
                <w:webHidden/>
              </w:rPr>
              <w:tab/>
            </w:r>
            <w:r>
              <w:rPr>
                <w:noProof/>
                <w:webHidden/>
              </w:rPr>
              <w:fldChar w:fldCharType="begin"/>
            </w:r>
            <w:r>
              <w:rPr>
                <w:noProof/>
                <w:webHidden/>
              </w:rPr>
              <w:instrText xml:space="preserve"> PAGEREF _Toc22109627 \h </w:instrText>
            </w:r>
            <w:r>
              <w:rPr>
                <w:noProof/>
                <w:webHidden/>
              </w:rPr>
            </w:r>
            <w:r>
              <w:rPr>
                <w:noProof/>
                <w:webHidden/>
              </w:rPr>
              <w:fldChar w:fldCharType="separate"/>
            </w:r>
            <w:r>
              <w:rPr>
                <w:noProof/>
                <w:webHidden/>
              </w:rPr>
              <w:t>29</w:t>
            </w:r>
            <w:r>
              <w:rPr>
                <w:noProof/>
                <w:webHidden/>
              </w:rPr>
              <w:fldChar w:fldCharType="end"/>
            </w:r>
          </w:hyperlink>
        </w:p>
        <w:p w14:paraId="13F93E0E" w14:textId="31CDBD7E" w:rsidR="0067289B" w:rsidRDefault="0067289B" w:rsidP="0067289B">
          <w:pPr>
            <w:pStyle w:val="TOC1"/>
            <w:tabs>
              <w:tab w:val="right" w:leader="dot" w:pos="9570"/>
            </w:tabs>
            <w:spacing w:line="360" w:lineRule="auto"/>
            <w:rPr>
              <w:rFonts w:asciiTheme="minorHAnsi" w:hAnsiTheme="minorHAnsi" w:cstheme="minorBidi"/>
              <w:noProof/>
              <w:sz w:val="22"/>
              <w:szCs w:val="22"/>
              <w:lang w:bidi="ar-SA"/>
            </w:rPr>
          </w:pPr>
          <w:hyperlink w:anchor="_Toc22109628" w:history="1">
            <w:r w:rsidRPr="007B2F31">
              <w:rPr>
                <w:rStyle w:val="Hyperlink"/>
                <w:rFonts w:eastAsia="Times New Roman"/>
                <w:noProof/>
                <w:spacing w:val="-2"/>
                <w:w w:val="99"/>
              </w:rPr>
              <w:t>8.</w:t>
            </w:r>
            <w:r>
              <w:rPr>
                <w:rFonts w:asciiTheme="minorHAnsi" w:hAnsiTheme="minorHAnsi" w:cstheme="minorBidi"/>
                <w:noProof/>
                <w:sz w:val="22"/>
                <w:szCs w:val="22"/>
                <w:lang w:bidi="ar-SA"/>
              </w:rPr>
              <w:tab/>
            </w:r>
            <w:r w:rsidRPr="007B2F31">
              <w:rPr>
                <w:rStyle w:val="Hyperlink"/>
                <w:noProof/>
              </w:rPr>
              <w:t>References</w:t>
            </w:r>
            <w:r>
              <w:rPr>
                <w:noProof/>
                <w:webHidden/>
              </w:rPr>
              <w:tab/>
            </w:r>
            <w:r>
              <w:rPr>
                <w:noProof/>
                <w:webHidden/>
              </w:rPr>
              <w:fldChar w:fldCharType="begin"/>
            </w:r>
            <w:r>
              <w:rPr>
                <w:noProof/>
                <w:webHidden/>
              </w:rPr>
              <w:instrText xml:space="preserve"> PAGEREF _Toc22109628 \h </w:instrText>
            </w:r>
            <w:r>
              <w:rPr>
                <w:noProof/>
                <w:webHidden/>
              </w:rPr>
            </w:r>
            <w:r>
              <w:rPr>
                <w:noProof/>
                <w:webHidden/>
              </w:rPr>
              <w:fldChar w:fldCharType="separate"/>
            </w:r>
            <w:r>
              <w:rPr>
                <w:noProof/>
                <w:webHidden/>
              </w:rPr>
              <w:t>33</w:t>
            </w:r>
            <w:r>
              <w:rPr>
                <w:noProof/>
                <w:webHidden/>
              </w:rPr>
              <w:fldChar w:fldCharType="end"/>
            </w:r>
          </w:hyperlink>
        </w:p>
        <w:p w14:paraId="4F3A1E22" w14:textId="5FC4F621" w:rsidR="008F64C1" w:rsidRDefault="008F64C1" w:rsidP="0067289B">
          <w:pPr>
            <w:spacing w:line="360" w:lineRule="auto"/>
          </w:pPr>
          <w:r>
            <w:rPr>
              <w:noProof/>
            </w:rPr>
            <w:fldChar w:fldCharType="end"/>
          </w:r>
        </w:p>
      </w:sdtContent>
    </w:sdt>
    <w:p w14:paraId="03A2ED66" w14:textId="77777777" w:rsidR="008E47FE" w:rsidRDefault="008E47FE" w:rsidP="00464704">
      <w:pPr>
        <w:sectPr w:rsidR="008E47FE">
          <w:pgSz w:w="12240" w:h="15840"/>
          <w:pgMar w:top="1360" w:right="1320" w:bottom="1800" w:left="1340" w:header="0" w:footer="1620" w:gutter="0"/>
          <w:cols w:space="720"/>
        </w:sectPr>
      </w:pPr>
    </w:p>
    <w:p w14:paraId="1C7A1CE0" w14:textId="77777777" w:rsidR="008E47FE" w:rsidRDefault="00DE460C" w:rsidP="007E66E3">
      <w:pPr>
        <w:pStyle w:val="Heading1"/>
      </w:pPr>
      <w:bookmarkStart w:id="0" w:name="_Toc22109611"/>
      <w:r>
        <w:lastRenderedPageBreak/>
        <w:t>Introduction</w:t>
      </w:r>
      <w:bookmarkEnd w:id="0"/>
    </w:p>
    <w:p w14:paraId="13B28768" w14:textId="2318DA21" w:rsidR="00FA6850" w:rsidRDefault="00FA6850" w:rsidP="00464704">
      <w:pPr>
        <w:pStyle w:val="BodyText"/>
      </w:pPr>
      <w:r>
        <w:t xml:space="preserve">In this milestone, </w:t>
      </w:r>
      <w:r w:rsidR="00561694">
        <w:t xml:space="preserve">a case study is presented to demonstrate the </w:t>
      </w:r>
      <w:r w:rsidR="00622AAC">
        <w:t>several proposed methodologies</w:t>
      </w:r>
      <w:r w:rsidR="00561694">
        <w:t xml:space="preserve"> </w:t>
      </w:r>
      <w:r w:rsidR="00622AAC">
        <w:t>for optimal stratification and allocation in</w:t>
      </w:r>
      <w:r w:rsidR="00561694">
        <w:t xml:space="preserve"> a CFS like scenario. Data sources, pre-processing, frame data, and </w:t>
      </w:r>
      <w:r w:rsidR="00C308CA">
        <w:t xml:space="preserve">the optimal solution are discussed in the case study section. </w:t>
      </w:r>
      <w:r w:rsidR="00622AAC">
        <w:t xml:space="preserve">A </w:t>
      </w:r>
      <w:proofErr w:type="gramStart"/>
      <w:r w:rsidR="00622AAC">
        <w:t>high level</w:t>
      </w:r>
      <w:proofErr w:type="gramEnd"/>
      <w:r w:rsidR="00622AAC">
        <w:t xml:space="preserve"> discussion of each method and r</w:t>
      </w:r>
      <w:r w:rsidR="00C308CA">
        <w:t xml:space="preserve">esults are discussed </w:t>
      </w:r>
      <w:r w:rsidR="00622AAC">
        <w:t>for each method separately</w:t>
      </w:r>
      <w:r w:rsidR="00C308CA">
        <w:t xml:space="preserve">. </w:t>
      </w:r>
      <w:r w:rsidR="00561694">
        <w:t xml:space="preserve"> </w:t>
      </w:r>
    </w:p>
    <w:p w14:paraId="52D731AA" w14:textId="77777777" w:rsidR="00FA6850" w:rsidRDefault="00FA6850" w:rsidP="007E66E3">
      <w:pPr>
        <w:pStyle w:val="Heading1"/>
      </w:pPr>
      <w:bookmarkStart w:id="1" w:name="_Toc22109612"/>
      <w:r>
        <w:t>Case study</w:t>
      </w:r>
      <w:bookmarkEnd w:id="1"/>
    </w:p>
    <w:p w14:paraId="24991C07" w14:textId="5946BBB1" w:rsidR="00BA6D91" w:rsidRDefault="00BA6D91" w:rsidP="00464704">
      <w:r>
        <w:t>The optimal stratification and allocation method based on Genetic algorithm is evaluated on a case study involving a sampling frame with 100,000 units.</w:t>
      </w:r>
      <w:r w:rsidR="007A6B9B">
        <w:t xml:space="preserve"> </w:t>
      </w:r>
      <w:r w:rsidR="00604ED3">
        <w:t xml:space="preserve">The units in the case study are designed to replicate the establishments in CFS. </w:t>
      </w:r>
      <w:r w:rsidR="007A6B9B">
        <w:t xml:space="preserve">The frame size </w:t>
      </w:r>
      <w:r w:rsidR="00604ED3">
        <w:t xml:space="preserve">chosen for the case study </w:t>
      </w:r>
      <w:r w:rsidR="007A6B9B">
        <w:t>is significantly smaller than the actual CFS frame (about 710,000)</w:t>
      </w:r>
      <w:r w:rsidR="00604ED3">
        <w:t xml:space="preserve"> to reduce the processing time required for the experiments. Larger frames can be generated using the SQL function discussed in </w:t>
      </w:r>
      <w:r w:rsidR="00604ED3">
        <w:fldChar w:fldCharType="begin"/>
      </w:r>
      <w:r w:rsidR="00604ED3">
        <w:instrText xml:space="preserve"> REF _Ref20983588 \r \h </w:instrText>
      </w:r>
      <w:r w:rsidR="00604ED3">
        <w:fldChar w:fldCharType="separate"/>
      </w:r>
      <w:r w:rsidR="00604ED3">
        <w:rPr>
          <w:cs/>
        </w:rPr>
        <w:t>‎</w:t>
      </w:r>
      <w:r w:rsidR="00604ED3">
        <w:t>2.3</w:t>
      </w:r>
      <w:r w:rsidR="00604ED3">
        <w:fldChar w:fldCharType="end"/>
      </w:r>
      <w:r w:rsidR="00604ED3">
        <w:t xml:space="preserve">. </w:t>
      </w:r>
    </w:p>
    <w:p w14:paraId="20D50725" w14:textId="77777777" w:rsidR="00FA6850" w:rsidRPr="007E66E3" w:rsidRDefault="00FA6850" w:rsidP="007E66E3">
      <w:pPr>
        <w:pStyle w:val="Heading2"/>
      </w:pPr>
      <w:bookmarkStart w:id="2" w:name="_Toc22109613"/>
      <w:r w:rsidRPr="007E66E3">
        <w:t>Data sources</w:t>
      </w:r>
      <w:bookmarkEnd w:id="2"/>
    </w:p>
    <w:p w14:paraId="277FDEAD" w14:textId="1D51F727" w:rsidR="002E1621" w:rsidRPr="002E1621" w:rsidRDefault="00970374" w:rsidP="001B3AB5">
      <w:pPr>
        <w:rPr>
          <w:rtl/>
          <w:lang w:bidi="fa-IR"/>
        </w:rPr>
      </w:pPr>
      <w:r>
        <w:rPr>
          <w:lang w:bidi="fa-IR"/>
        </w:rPr>
        <w:t xml:space="preserve">The state level freight transportation value and weight were used from FAF 2016 </w:t>
      </w:r>
      <w:r>
        <w:rPr>
          <w:lang w:bidi="fa-IR"/>
        </w:rPr>
        <w:fldChar w:fldCharType="begin"/>
      </w:r>
      <w:r w:rsidR="00243D2A">
        <w:rPr>
          <w:lang w:bidi="fa-IR"/>
        </w:rPr>
        <w:instrText xml:space="preserve"> ADDIN ZOTERO_ITEM CSL_CITATION {"citationID":"Fpsgckml","properties":{"formattedCitation":"(Bureau of Transportation Statistics, 2019b)","plainCitation":"(Bureau of Transportation Statistics, 2019b)","noteIndex":0},"citationItems":[{"id":3059,"uris":["http://zotero.org/groups/2128091/items/GVSM27SP"],"uri":["http://zotero.org/groups/2128091/items/GVSM27SP"],"itemData":{"id":3059,"type":"webpage","title":"Freight Analysis Framework","URL":"https://www.bts.gov/faf","author":[{"literal":"Bureau of Transportation Statistics"}],"issued":{"date-parts":[["2019",3,29]]},"accessed":{"date-parts":[["2019",4,23]]}}}],"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FAF dataset </w:t>
      </w:r>
      <w:r w:rsidR="000122D7">
        <w:rPr>
          <w:lang w:bidi="fa-IR"/>
        </w:rPr>
        <w:t>with</w:t>
      </w:r>
      <w:r w:rsidR="002B4EF3">
        <w:rPr>
          <w:lang w:bidi="fa-IR"/>
        </w:rPr>
        <w:t xml:space="preserve"> over 1.5 million records</w:t>
      </w:r>
      <w:r w:rsidR="000122D7">
        <w:rPr>
          <w:lang w:bidi="fa-IR"/>
        </w:rPr>
        <w:t xml:space="preserve"> is about 50 MBs in size in CSV format.</w:t>
      </w:r>
      <w:r w:rsidR="002B4EF3">
        <w:rPr>
          <w:lang w:bidi="fa-IR"/>
        </w:rPr>
        <w:t xml:space="preserve"> </w:t>
      </w:r>
      <w:r w:rsidR="00EC164F">
        <w:rPr>
          <w:lang w:bidi="fa-IR"/>
        </w:rPr>
        <w:t>The complete county file for 2016 County Business Patterns (CBP</w:t>
      </w:r>
      <w:r w:rsidR="00E514B7">
        <w:rPr>
          <w:lang w:bidi="fa-IR"/>
        </w:rPr>
        <w:t>)</w:t>
      </w:r>
      <w:r w:rsidR="00EC164F">
        <w:rPr>
          <w:lang w:bidi="fa-IR"/>
        </w:rPr>
        <w:t xml:space="preserve"> </w:t>
      </w:r>
      <w:r w:rsidR="00EC164F">
        <w:rPr>
          <w:lang w:bidi="fa-IR"/>
        </w:rPr>
        <w:fldChar w:fldCharType="begin"/>
      </w:r>
      <w:r w:rsidR="00243D2A">
        <w:rPr>
          <w:lang w:bidi="fa-IR"/>
        </w:rPr>
        <w:instrText xml:space="preserve"> ADDIN ZOTERO_ITEM CSL_CITATION {"citationID":"WxOuzauF","properties":{"formattedCitation":"(US Census Bureau, 2018)","plainCitation":"(US Census Bureau, 2018)","noteIndex":0},"citationItems":[{"id":3058,"uris":["http://zotero.org/groups/2128091/items/RYM4PQJU"],"uri":["http://zotero.org/groups/2128091/items/RYM4PQJU"],"itemData":{"id":3058,"type":"webpage","title":"County Business Patterns: 2016","URL":"https://www.census.gov/data/datasets/2016/econ/cbp/2016-cbp.html","title-short":"County Business Patterns","language":"EN-US","author":[{"literal":"US Census Bureau"}],"issued":{"date-parts":[["2018",9,12]]},"accessed":{"date-parts":[["2019",4,23]]}}}],"schema":"https://github.com/citation-style-language/schema/raw/master/csl-citation.json"} </w:instrText>
      </w:r>
      <w:r w:rsidR="00EC164F">
        <w:rPr>
          <w:lang w:bidi="fa-IR"/>
        </w:rPr>
        <w:fldChar w:fldCharType="separate"/>
      </w:r>
      <w:r w:rsidR="00EC164F" w:rsidRPr="00EC164F">
        <w:t>(US Census Bureau, 2018)</w:t>
      </w:r>
      <w:r w:rsidR="00EC164F">
        <w:rPr>
          <w:lang w:bidi="fa-IR"/>
        </w:rPr>
        <w:fldChar w:fldCharType="end"/>
      </w:r>
      <w:r w:rsidR="00EC164F">
        <w:rPr>
          <w:lang w:bidi="fa-IR"/>
        </w:rPr>
        <w:t xml:space="preserve"> was used to estimate average freight value and weights for each industry at the county level. </w:t>
      </w:r>
      <w:r w:rsidR="001B3AB5">
        <w:rPr>
          <w:lang w:bidi="fa-IR"/>
        </w:rPr>
        <w:t xml:space="preserve">More </w:t>
      </w:r>
      <w:r w:rsidR="00EC164F">
        <w:rPr>
          <w:lang w:bidi="fa-IR"/>
        </w:rPr>
        <w:t xml:space="preserve">details on the steps involved in the data processing are presented in the next section. </w:t>
      </w:r>
      <w:r w:rsidR="000122D7">
        <w:rPr>
          <w:lang w:bidi="fa-IR"/>
        </w:rPr>
        <w:t>The CBP dataset with over 2 million records is about 12 MBs in CSV format.</w:t>
      </w:r>
      <w:r w:rsidR="00E514B7">
        <w:rPr>
          <w:lang w:bidi="fa-IR"/>
        </w:rPr>
        <w:t xml:space="preserve"> </w:t>
      </w:r>
      <w:r w:rsidR="000122D7">
        <w:rPr>
          <w:lang w:bidi="fa-IR"/>
        </w:rPr>
        <w:t xml:space="preserve">A </w:t>
      </w:r>
      <w:r w:rsidR="00E514B7">
        <w:rPr>
          <w:lang w:bidi="fa-IR"/>
        </w:rPr>
        <w:t xml:space="preserve">mapping between NAICS and SCTG codes </w:t>
      </w:r>
      <w:r w:rsidR="000122EB">
        <w:rPr>
          <w:lang w:bidi="fa-IR"/>
        </w:rPr>
        <w:t>was</w:t>
      </w:r>
      <w:r w:rsidR="00E514B7">
        <w:rPr>
          <w:lang w:bidi="fa-IR"/>
        </w:rPr>
        <w:t xml:space="preserve"> created based on </w:t>
      </w:r>
      <w:r w:rsidR="00E514B7">
        <w:rPr>
          <w:lang w:bidi="fa-IR"/>
        </w:rPr>
        <w:lastRenderedPageBreak/>
        <w:t>“</w:t>
      </w:r>
      <w:r w:rsidR="00E514B7" w:rsidRPr="00E514B7">
        <w:rPr>
          <w:lang w:bidi="fa-IR"/>
        </w:rPr>
        <w:t>NAICS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243D2A">
        <w:rPr>
          <w:lang w:bidi="fa-IR"/>
        </w:rPr>
        <w:instrText xml:space="preserve"> ADDIN ZOTERO_ITEM CSL_CITATION {"citationID":"BPVKqJk0","properties":{"formattedCitation":"(Bureau of Transportation Statistics, 2019a)","plainCitation":"(Bureau of Transportation Statistics, 2019a)","noteIndex":0},"citationItems":[{"id":3055,"uris":["http://zotero.org/groups/2128091/items/FHM8PTXB"],"uri":["http://zotero.org/groups/2128091/items/FHM8PTXB"],"itemData":{"id":3055,"type":"webpage","title":"2017 Commodity Flow Survey Overview and Methodology","URL":"https://www.bts.gov/archive/publications/commodity_flow_survey/methodology_2012","author":[{"literal":"Bureau of Transportation Statistics"}],"issued":{"date-parts":[["2019",2,25]]},"accessed":{"date-parts":[["2019",4,23]]}}}],"schema":"https://github.com/citation-style-language/schema/raw/master/csl-citation.json"} </w:instrText>
      </w:r>
      <w:r w:rsidR="00E514B7">
        <w:rPr>
          <w:lang w:bidi="fa-IR"/>
        </w:rPr>
        <w:fldChar w:fldCharType="separate"/>
      </w:r>
      <w:r w:rsidR="00561694" w:rsidRPr="00561694">
        <w:t>(Bureau of Transportation Statistics, 2019a)</w:t>
      </w:r>
      <w:r w:rsidR="00E514B7">
        <w:rPr>
          <w:lang w:bidi="fa-IR"/>
        </w:rPr>
        <w:fldChar w:fldCharType="end"/>
      </w:r>
      <w:r w:rsidR="00E514B7">
        <w:rPr>
          <w:lang w:bidi="fa-IR"/>
        </w:rPr>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in “</w:t>
      </w:r>
      <w:proofErr w:type="spellStart"/>
      <w:r w:rsidR="003310CB">
        <w:rPr>
          <w:lang w:bidi="fa-IR"/>
        </w:rPr>
        <w:t>Raw_Data</w:t>
      </w:r>
      <w:proofErr w:type="spellEnd"/>
      <w:r w:rsidR="003310CB">
        <w:rPr>
          <w:lang w:bidi="fa-IR"/>
        </w:rPr>
        <w:t xml:space="preserve">” folder on the GitHub repository </w:t>
      </w:r>
      <w:r w:rsidR="003310CB">
        <w:rPr>
          <w:lang w:bidi="fa-IR"/>
        </w:rPr>
        <w:fldChar w:fldCharType="begin"/>
      </w:r>
      <w:r w:rsidR="00243D2A">
        <w:rPr>
          <w:lang w:bidi="fa-IR"/>
        </w:rPr>
        <w:instrText xml:space="preserve"> ADDIN ZOTERO_ITEM CSL_CITATION {"citationID":"8p6yM9d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14:paraId="6F8E4A38" w14:textId="77777777" w:rsidR="00FA6850" w:rsidRPr="007E66E3" w:rsidRDefault="00A90899" w:rsidP="007E66E3">
      <w:pPr>
        <w:pStyle w:val="Heading2"/>
      </w:pPr>
      <w:bookmarkStart w:id="3" w:name="_Ref20984798"/>
      <w:bookmarkStart w:id="4" w:name="_Ref20985057"/>
      <w:bookmarkStart w:id="5" w:name="_Toc22109614"/>
      <w:r w:rsidRPr="007E66E3">
        <w:t>Pre</w:t>
      </w:r>
      <w:r w:rsidR="000122D7" w:rsidRPr="007E66E3">
        <w:t>-p</w:t>
      </w:r>
      <w:r w:rsidRPr="007E66E3">
        <w:t>rocessing of the</w:t>
      </w:r>
      <w:r w:rsidR="00FA6850" w:rsidRPr="007E66E3">
        <w:t xml:space="preserve"> data</w:t>
      </w:r>
      <w:bookmarkEnd w:id="3"/>
      <w:bookmarkEnd w:id="4"/>
      <w:bookmarkEnd w:id="5"/>
      <w:r w:rsidR="00FA6850" w:rsidRPr="007E66E3">
        <w:t xml:space="preserve"> </w:t>
      </w:r>
    </w:p>
    <w:p w14:paraId="40C22919" w14:textId="2D5673AE" w:rsidR="00EC164F" w:rsidRPr="00464704" w:rsidRDefault="005C5966" w:rsidP="00464704">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243D2A">
        <w:instrText xml:space="preserve"> ADDIN ZOTERO_ITEM CSL_CITATION {"citationID":"xMyO1ymu","properties":{"formattedCitation":"(The PostgreSQL Global Development Group, 2019b)","plainCitation":"(The PostgreSQL Global Development Group, 2019b)","noteIndex":0},"citationItems":[{"id":3057,"uris":["http://zotero.org/groups/2128091/items/V97GQ2CH"],"uri":["http://zotero.org/groups/2128091/items/V97GQ2CH"],"itemData":{"id":3057,"type":"webpage","title":"PostgreSQL: The world's most advanced open source database","URL":"https://www.postgresql.org/","author":[{"literal":"The PostgreSQL Global Development Group"}],"issued":{"date-parts":[["2019"]]},"accessed":{"date-parts":[["2019",4,23]]}}}],"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r w:rsidRPr="00464704">
        <w:t>Total value and weight for each SCTG code were aggregated at the state level</w:t>
      </w:r>
      <w:r w:rsidR="00227E89" w:rsidRPr="00464704">
        <w:t xml:space="preserve"> in the FAF table. In CBP table, total number of establishments was calculated for each state, county, and NAICS category based on t</w:t>
      </w:r>
      <w:r w:rsidR="00CB2C34" w:rsidRPr="00464704">
        <w:t>he list of industries in-scope to the 2017 CFS. Then, CBP and FAF tables were joined based on the NAICS/SCTG mapping mentioned in the previous section to add total number of establishments in each industry-state combination in the FAF table. Finally, county level value and weights</w:t>
      </w:r>
      <w:r w:rsidR="00814445" w:rsidRPr="00464704">
        <w:t xml:space="preserve"> for each industry</w:t>
      </w:r>
      <w:r w:rsidR="00CB2C34" w:rsidRPr="00464704">
        <w:t xml:space="preserve"> were estimated by multiplying state level numbers by the </w:t>
      </w:r>
      <w:r w:rsidR="00814445" w:rsidRPr="00464704">
        <w:t>ratio of the number of establishments in each county</w:t>
      </w:r>
      <w:r w:rsidR="00CB2C34" w:rsidRPr="00464704">
        <w:t xml:space="preserve"> </w:t>
      </w:r>
      <w:r w:rsidR="00814445" w:rsidRPr="00464704">
        <w:t xml:space="preserve">(and industry) over the total number of establishments in each state (and industry). </w:t>
      </w:r>
      <w:r w:rsidR="00A90899" w:rsidRPr="00464704">
        <w:t>All the SQL scripts used to perform the steps involved in the pre-processing stage are available in “</w:t>
      </w:r>
      <w:proofErr w:type="spellStart"/>
      <w:r w:rsidR="00A90899" w:rsidRPr="00464704">
        <w:t>SQL_Scripts.sql</w:t>
      </w:r>
      <w:proofErr w:type="spellEnd"/>
      <w:r w:rsidR="00A90899" w:rsidRPr="00464704">
        <w:t xml:space="preserve">” file available in “SQL” folder on the GitHub repository </w:t>
      </w:r>
      <w:r w:rsidR="00A90899" w:rsidRPr="00464704">
        <w:fldChar w:fldCharType="begin"/>
      </w:r>
      <w:r w:rsidR="00243D2A">
        <w:instrText xml:space="preserve"> ADDIN ZOTERO_ITEM CSL_CITATION {"citationID":"pNBMRNyd","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A90899" w:rsidRPr="00464704">
        <w:fldChar w:fldCharType="separate"/>
      </w:r>
      <w:r w:rsidR="00A90899" w:rsidRPr="00464704">
        <w:t>(Ghanbartehrani, 2019)</w:t>
      </w:r>
      <w:r w:rsidR="00A90899" w:rsidRPr="00464704">
        <w:fldChar w:fldCharType="end"/>
      </w:r>
      <w:r w:rsidR="00A90899" w:rsidRPr="00464704">
        <w:t xml:space="preserve">. </w:t>
      </w:r>
    </w:p>
    <w:p w14:paraId="73AF8D81" w14:textId="77777777" w:rsidR="00A90899" w:rsidRPr="007E66E3" w:rsidRDefault="00A90899" w:rsidP="007E66E3">
      <w:pPr>
        <w:pStyle w:val="Heading2"/>
      </w:pPr>
      <w:bookmarkStart w:id="6" w:name="_Ref20983588"/>
      <w:bookmarkStart w:id="7" w:name="_Toc22109615"/>
      <w:r w:rsidRPr="007E66E3">
        <w:t>Frame data generation</w:t>
      </w:r>
      <w:bookmarkEnd w:id="6"/>
      <w:bookmarkEnd w:id="7"/>
    </w:p>
    <w:p w14:paraId="30D47D82" w14:textId="3CD0CD42" w:rsidR="00A90899" w:rsidRPr="00464704" w:rsidRDefault="002B4EF3" w:rsidP="00464704">
      <w:r w:rsidRPr="00464704">
        <w:t xml:space="preserve">A function </w:t>
      </w:r>
      <w:r w:rsidR="00262E6E" w:rsidRPr="00464704">
        <w:t xml:space="preserve">in PostgreSQL procedural language </w:t>
      </w:r>
      <w:r w:rsidR="00262E6E" w:rsidRPr="00464704">
        <w:fldChar w:fldCharType="begin"/>
      </w:r>
      <w:r w:rsidR="00243D2A">
        <w:instrText xml:space="preserve"> ADDIN ZOTERO_ITEM CSL_CITATION {"citationID":"HGgiKjWn","properties":{"formattedCitation":"(The PostgreSQL Global Development Group, 2019a)","plainCitation":"(The PostgreSQL Global Development Group, 2019a)","noteIndex":0},"citationItems":[{"id":3053,"uris":["http://zotero.org/groups/2128091/items/HUDQZDNA"],"uri":["http://zotero.org/groups/2128091/items/HUDQZDNA"],"itemData":{"id":3053,"type":"webpage","title":"PostgreSQL: Documentation: 11: 43.1. Overview","URL":"https://www.postgresql.org/docs/current/plpgsql-overview.html","author":[{"literal":"The PostgreSQL Global Development Group"}],"issued":{"date-parts":[["2019"]]},"accessed":{"date-parts":[["2019",4,23]]}}}],"schema":"https://github.com/citation-style-language/schema/raw/master/csl-citation.json"} </w:instrText>
      </w:r>
      <w:r w:rsidR="00262E6E" w:rsidRPr="00464704">
        <w:fldChar w:fldCharType="separate"/>
      </w:r>
      <w:r w:rsidR="00262E6E" w:rsidRPr="00464704">
        <w:t>(The PostgreSQL Global Development Group, 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14:paraId="62DFB094" w14:textId="77777777" w:rsidR="00262E6E" w:rsidRPr="00464704" w:rsidRDefault="00262E6E" w:rsidP="0043170C">
      <w:pPr>
        <w:pStyle w:val="Code"/>
        <w:rPr>
          <w:rStyle w:val="pl-c"/>
        </w:rPr>
      </w:pPr>
      <w:proofErr w:type="spellStart"/>
      <w:r w:rsidRPr="00464704">
        <w:rPr>
          <w:rStyle w:val="pl-c"/>
        </w:rPr>
        <w:t>generate_</w:t>
      </w:r>
      <w:proofErr w:type="gramStart"/>
      <w:r w:rsidRPr="00464704">
        <w:rPr>
          <w:rStyle w:val="pl-c"/>
        </w:rPr>
        <w:t>est</w:t>
      </w:r>
      <w:proofErr w:type="spellEnd"/>
      <w:r w:rsidRPr="00464704">
        <w:rPr>
          <w:rStyle w:val="pl-c"/>
        </w:rPr>
        <w:t>(</w:t>
      </w:r>
      <w:proofErr w:type="spellStart"/>
      <w:proofErr w:type="gramEnd"/>
      <w:r w:rsidR="00464704" w:rsidRPr="00464704">
        <w:rPr>
          <w:rStyle w:val="pl-c"/>
        </w:rPr>
        <w:t>frame</w:t>
      </w:r>
      <w:r w:rsidRPr="00464704">
        <w:rPr>
          <w:rStyle w:val="pl-c"/>
        </w:rPr>
        <w:t>_size</w:t>
      </w:r>
      <w:proofErr w:type="spellEnd"/>
      <w:r w:rsidRPr="00464704">
        <w:rPr>
          <w:rStyle w:val="pl-c"/>
        </w:rPr>
        <w:t xml:space="preserve">, </w:t>
      </w:r>
      <w:proofErr w:type="spellStart"/>
      <w:r w:rsidR="00464704" w:rsidRPr="00464704">
        <w:rPr>
          <w:rStyle w:val="pl-c"/>
        </w:rPr>
        <w:t>s</w:t>
      </w:r>
      <w:r w:rsidRPr="00464704">
        <w:rPr>
          <w:rStyle w:val="pl-c"/>
        </w:rPr>
        <w:t>ource_table</w:t>
      </w:r>
      <w:proofErr w:type="spellEnd"/>
      <w:r w:rsidRPr="00464704">
        <w:rPr>
          <w:rStyle w:val="pl-c"/>
        </w:rPr>
        <w:t xml:space="preserve">, </w:t>
      </w:r>
      <w:proofErr w:type="spellStart"/>
      <w:r w:rsidR="00464704" w:rsidRPr="00464704">
        <w:rPr>
          <w:rStyle w:val="pl-c"/>
        </w:rPr>
        <w:t>v</w:t>
      </w:r>
      <w:r w:rsidRPr="00464704">
        <w:rPr>
          <w:rStyle w:val="pl-c"/>
        </w:rPr>
        <w:t>alue_CV</w:t>
      </w:r>
      <w:proofErr w:type="spellEnd"/>
      <w:r w:rsidRPr="00464704">
        <w:rPr>
          <w:rStyle w:val="pl-c"/>
        </w:rPr>
        <w:t xml:space="preserve">, </w:t>
      </w:r>
      <w:proofErr w:type="spellStart"/>
      <w:r w:rsidR="00464704" w:rsidRPr="00464704">
        <w:rPr>
          <w:rStyle w:val="pl-c"/>
        </w:rPr>
        <w:t>w</w:t>
      </w:r>
      <w:r w:rsidRPr="00464704">
        <w:rPr>
          <w:rStyle w:val="pl-c"/>
        </w:rPr>
        <w:t>gt_CV</w:t>
      </w:r>
      <w:proofErr w:type="spellEnd"/>
      <w:r w:rsidRPr="00464704">
        <w:rPr>
          <w:rStyle w:val="pl-c"/>
        </w:rPr>
        <w:t xml:space="preserve">, </w:t>
      </w:r>
      <w:proofErr w:type="spellStart"/>
      <w:r w:rsidR="00464704" w:rsidRPr="00464704">
        <w:rPr>
          <w:rStyle w:val="pl-c"/>
        </w:rPr>
        <w:t>m</w:t>
      </w:r>
      <w:r w:rsidRPr="00464704">
        <w:rPr>
          <w:rStyle w:val="pl-c"/>
        </w:rPr>
        <w:t>ile_CV</w:t>
      </w:r>
      <w:proofErr w:type="spellEnd"/>
      <w:r w:rsidRPr="00464704">
        <w:rPr>
          <w:rStyle w:val="pl-c"/>
        </w:rPr>
        <w:t>)</w:t>
      </w:r>
    </w:p>
    <w:p w14:paraId="63186294" w14:textId="297AB089" w:rsidR="002A391A" w:rsidRDefault="00464704" w:rsidP="002A391A">
      <w:r>
        <w:lastRenderedPageBreak/>
        <w:t>“</w:t>
      </w:r>
      <w:proofErr w:type="spellStart"/>
      <w:r>
        <w:t>Frame_size</w:t>
      </w:r>
      <w:proofErr w:type="spellEnd"/>
      <w:r>
        <w:t xml:space="preserve">” is the </w:t>
      </w:r>
      <w:r w:rsidR="004467E2">
        <w:t>desired number of units in the</w:t>
      </w:r>
      <w:r>
        <w:t xml:space="preserve"> frame, “</w:t>
      </w:r>
      <w:proofErr w:type="spellStart"/>
      <w:r>
        <w:t>source_table</w:t>
      </w:r>
      <w:proofErr w:type="spellEnd"/>
      <w:r>
        <w:t xml:space="preserve">” is the name of the table in which the </w:t>
      </w:r>
      <w:proofErr w:type="spellStart"/>
      <w:r>
        <w:t>pre_processed</w:t>
      </w:r>
      <w:proofErr w:type="spellEnd"/>
      <w:r>
        <w:t xml:space="preserve"> data is stored, while “</w:t>
      </w:r>
      <w:proofErr w:type="spellStart"/>
      <w:r>
        <w:t>value_CV</w:t>
      </w:r>
      <w:proofErr w:type="spellEnd"/>
      <w:r>
        <w:t>”, “</w:t>
      </w:r>
      <w:proofErr w:type="spellStart"/>
      <w:r>
        <w:t>wgt_CV</w:t>
      </w:r>
      <w:proofErr w:type="spellEnd"/>
      <w:r>
        <w:t>”, and “</w:t>
      </w:r>
      <w:proofErr w:type="spellStart"/>
      <w:r>
        <w:t>mile_CV</w:t>
      </w:r>
      <w:proofErr w:type="spellEnd"/>
      <w:r>
        <w:t xml:space="preserve">” parameters are the desired Coefficient of Variations for </w:t>
      </w:r>
      <w:r w:rsidR="00151248">
        <w:t xml:space="preserve">generated </w:t>
      </w:r>
      <w:r>
        <w:t xml:space="preserve">values, weights, and mileages </w:t>
      </w:r>
      <w:r w:rsidR="00151248">
        <w:t>for each establishment</w:t>
      </w:r>
      <w:r w:rsidR="002A391A">
        <w:t xml:space="preserve">. </w:t>
      </w:r>
      <w:r w:rsidR="00E21A60">
        <w:t xml:space="preserve">Value will be used in this study as a substitute for the Measure of Size (MOS) in the current CFS sample design. </w:t>
      </w:r>
      <w:r w:rsidR="0085710B">
        <w:t xml:space="preserve">Weight and </w:t>
      </w:r>
      <w:r w:rsidR="002A391A">
        <w:t>mileage</w:t>
      </w:r>
      <w:r w:rsidR="0085710B">
        <w:t xml:space="preserve"> are estimates from FAF and are included in the function for experimental purposes. </w:t>
      </w:r>
      <w:r w:rsidR="002A391A">
        <w:t xml:space="preserve">It is worth mentioning that mileage is a modeled number and therefore is not included in the current CFS frame. </w:t>
      </w:r>
    </w:p>
    <w:p w14:paraId="3A85FB20" w14:textId="3CA6B91D" w:rsidR="00464704" w:rsidRDefault="00151248" w:rsidP="002A391A">
      <w:r>
        <w:t>The following is an example call to the function to generate a frame with 100,000 establishments based on the data stored in “</w:t>
      </w:r>
      <w:proofErr w:type="spellStart"/>
      <w:r>
        <w:t>fafcbp</w:t>
      </w:r>
      <w:proofErr w:type="spellEnd"/>
      <w:r>
        <w:t xml:space="preserve">” table with 0.1 CVs for value, weight, and mileage. </w:t>
      </w:r>
    </w:p>
    <w:p w14:paraId="40FFE0E7" w14:textId="77777777" w:rsidR="00151248" w:rsidRDefault="00151248" w:rsidP="0043170C">
      <w:pPr>
        <w:pStyle w:val="Code"/>
      </w:pPr>
      <w:r>
        <w:rPr>
          <w:rStyle w:val="pl-c"/>
        </w:rPr>
        <w:t xml:space="preserve">SELECT * FROM </w:t>
      </w:r>
      <w:proofErr w:type="spellStart"/>
      <w:r>
        <w:rPr>
          <w:rStyle w:val="pl-c"/>
        </w:rPr>
        <w:t>generate_</w:t>
      </w:r>
      <w:proofErr w:type="gramStart"/>
      <w:r>
        <w:rPr>
          <w:rStyle w:val="pl-c"/>
        </w:rPr>
        <w:t>est</w:t>
      </w:r>
      <w:proofErr w:type="spellEnd"/>
      <w:r>
        <w:rPr>
          <w:rStyle w:val="pl-c"/>
        </w:rPr>
        <w:t>(</w:t>
      </w:r>
      <w:proofErr w:type="gramEnd"/>
      <w:r>
        <w:rPr>
          <w:rStyle w:val="pl-c"/>
        </w:rPr>
        <w:t>100000, '</w:t>
      </w:r>
      <w:proofErr w:type="spellStart"/>
      <w:r>
        <w:rPr>
          <w:rStyle w:val="pl-c"/>
        </w:rPr>
        <w:t>fafcbp</w:t>
      </w:r>
      <w:proofErr w:type="spellEnd"/>
      <w:r>
        <w:rPr>
          <w:rStyle w:val="pl-c"/>
        </w:rPr>
        <w:t>', 0.1, 0.1, 0.1);</w:t>
      </w:r>
    </w:p>
    <w:p w14:paraId="0C07A7B0" w14:textId="34C12359" w:rsidR="009F21B0" w:rsidRDefault="00151248" w:rsidP="00464704">
      <w:r>
        <w:t xml:space="preserve">The function </w:t>
      </w:r>
      <w:r w:rsidR="004467E2">
        <w:t xml:space="preserve">distributes the number of units proportional to number of establishments in each county, state, and industry combination. Value, weight, and mileage values for each establishment are generated </w:t>
      </w:r>
      <w:r w:rsidR="00DB3F7F">
        <w:t>from</w:t>
      </w:r>
      <w:r w:rsidR="004467E2">
        <w:t xml:space="preserve"> the normal distribution using the estimated average values stored in the input tables </w:t>
      </w:r>
      <w:r w:rsidR="00DB3F7F">
        <w:t xml:space="preserve">(discussed in </w:t>
      </w:r>
      <w:r w:rsidR="00DB3F7F">
        <w:fldChar w:fldCharType="begin"/>
      </w:r>
      <w:r w:rsidR="00DB3F7F">
        <w:instrText xml:space="preserve"> REF _Ref20985057 \r \h </w:instrText>
      </w:r>
      <w:r w:rsidR="00DB3F7F">
        <w:fldChar w:fldCharType="separate"/>
      </w:r>
      <w:r w:rsidR="00DB3F7F">
        <w:rPr>
          <w:cs/>
        </w:rPr>
        <w:t>‎</w:t>
      </w:r>
      <w:r w:rsidR="00DB3F7F">
        <w:t>2.2</w:t>
      </w:r>
      <w:r w:rsidR="00DB3F7F">
        <w:fldChar w:fldCharType="end"/>
      </w:r>
      <w:r w:rsidR="00DB3F7F">
        <w:t xml:space="preserve">) </w:t>
      </w:r>
      <w:r w:rsidR="004467E2">
        <w:t>and standard deviations ca</w:t>
      </w:r>
      <w:r w:rsidR="007E6EC4">
        <w:t xml:space="preserve">lculated based on the user provided </w:t>
      </w:r>
      <w:r w:rsidR="004467E2">
        <w:t>CVs</w:t>
      </w:r>
      <w:r w:rsidR="001961FA">
        <w:t xml:space="preserve"> (0.1 in this case)</w:t>
      </w:r>
      <w:r w:rsidR="007E6EC4">
        <w:t xml:space="preserve">. </w:t>
      </w:r>
      <w:r w:rsidR="00F715DA">
        <w:t xml:space="preserve">In other words, </w:t>
      </w:r>
      <w:r w:rsidR="00ED06B3">
        <w:t xml:space="preserve">the standard deviation of the normal distribution is calculated as </w:t>
      </w:r>
      <w:r w:rsidR="00ED06B3" w:rsidRPr="00ED06B3">
        <w:rPr>
          <w:rStyle w:val="e24kjd"/>
          <w:rFonts w:asciiTheme="majorBidi" w:hAnsiTheme="majorBidi" w:cstheme="majorBidi"/>
        </w:rPr>
        <w:t>σ = µ</w:t>
      </w:r>
      <w:r w:rsidR="00ED06B3">
        <w:rPr>
          <w:rStyle w:val="e24kjd"/>
          <w:rFonts w:asciiTheme="majorBidi" w:hAnsiTheme="majorBidi" w:cstheme="majorBidi"/>
        </w:rPr>
        <w:t xml:space="preserve"> </w:t>
      </w:r>
      <w:r w:rsidR="00ED06B3" w:rsidRPr="00ED06B3">
        <w:rPr>
          <w:rStyle w:val="e24kjd"/>
          <w:rFonts w:asciiTheme="majorBidi" w:hAnsiTheme="majorBidi" w:cstheme="majorBidi"/>
        </w:rPr>
        <w:t>×</w:t>
      </w:r>
      <w:r w:rsidR="00ED06B3">
        <w:rPr>
          <w:rStyle w:val="e24kjd"/>
          <w:rFonts w:asciiTheme="majorBidi" w:hAnsiTheme="majorBidi" w:cstheme="majorBidi"/>
        </w:rPr>
        <w:t xml:space="preserve"> </w:t>
      </w:r>
      <w:r w:rsidR="00ED06B3" w:rsidRPr="00ED06B3">
        <w:rPr>
          <w:rStyle w:val="e24kjd"/>
          <w:rFonts w:asciiTheme="majorBidi" w:hAnsiTheme="majorBidi" w:cstheme="majorBidi"/>
        </w:rPr>
        <w:t>CV</w:t>
      </w:r>
      <w:r w:rsidR="00ED06B3">
        <w:rPr>
          <w:rStyle w:val="e24kjd"/>
        </w:rPr>
        <w:t xml:space="preserve">. </w:t>
      </w:r>
      <w:r w:rsidR="009F21B0">
        <w:t>Log</w:t>
      </w:r>
      <w:r w:rsidR="006E3CF1">
        <w:t>-</w:t>
      </w:r>
      <w:r w:rsidR="008C4F4C">
        <w:t>n</w:t>
      </w:r>
      <w:r w:rsidR="009F21B0">
        <w:t xml:space="preserve">ormal distribution </w:t>
      </w:r>
      <w:r w:rsidR="00C1153A">
        <w:t xml:space="preserve">is </w:t>
      </w:r>
      <w:r w:rsidR="008C4F4C">
        <w:t xml:space="preserve">a better choice to simulate the skewness of the population. Values generated from </w:t>
      </w:r>
      <w:r w:rsidR="00C1153A">
        <w:t>normal</w:t>
      </w:r>
      <w:r w:rsidR="008C4F4C">
        <w:t xml:space="preserve"> distribution </w:t>
      </w:r>
      <w:r w:rsidR="00C1153A">
        <w:t xml:space="preserve">in </w:t>
      </w:r>
      <w:proofErr w:type="spellStart"/>
      <w:r w:rsidR="00C1153A">
        <w:t>generate_</w:t>
      </w:r>
      <w:proofErr w:type="gramStart"/>
      <w:r w:rsidR="00C1153A">
        <w:t>est</w:t>
      </w:r>
      <w:proofErr w:type="spellEnd"/>
      <w:r w:rsidR="00C1153A">
        <w:t>(</w:t>
      </w:r>
      <w:proofErr w:type="gramEnd"/>
      <w:r w:rsidR="00C1153A">
        <w:t xml:space="preserve">) function </w:t>
      </w:r>
      <w:r w:rsidR="008C4F4C">
        <w:t xml:space="preserve">can be easily converted to Log-normal by applying exp() function. </w:t>
      </w:r>
      <w:r w:rsidR="00C1153A">
        <w:t>The experiments in this study was performed based on the frame generated with normal distribution.</w:t>
      </w:r>
    </w:p>
    <w:p w14:paraId="3363D56F" w14:textId="3421B41E" w:rsidR="00151248" w:rsidRPr="008C77EE" w:rsidRDefault="00B557A0" w:rsidP="00464704">
      <w:r>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w:t>
      </w:r>
      <w:r w:rsidR="00944158">
        <w:lastRenderedPageBreak/>
        <w:t>integer)</w:t>
      </w:r>
      <w:r>
        <w:t xml:space="preserve">. The </w:t>
      </w:r>
      <w:r w:rsidR="00944158">
        <w:t xml:space="preserve">example code provided above resulted in a frame with </w:t>
      </w:r>
      <w:r>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8C77EE" w:rsidRPr="00151248">
        <w:t>.</w:t>
      </w:r>
      <w:r w:rsidR="008C77EE">
        <w:t>csv</w:t>
      </w:r>
      <w:r w:rsidR="008C77EE" w:rsidRPr="00464704">
        <w:t>” file available in “</w:t>
      </w:r>
      <w:proofErr w:type="spellStart"/>
      <w:r w:rsidR="008C77EE">
        <w:t>R_Scripts</w:t>
      </w:r>
      <w:proofErr w:type="spellEnd"/>
      <w:r w:rsidR="008C77EE" w:rsidRPr="00464704">
        <w:t xml:space="preserve">” folder on the GitHub repository </w:t>
      </w:r>
      <w:r w:rsidR="008C77EE" w:rsidRPr="00464704">
        <w:fldChar w:fldCharType="begin"/>
      </w:r>
      <w:r w:rsidR="00243D2A">
        <w:instrText xml:space="preserve"> ADDIN ZOTERO_ITEM CSL_CITATION {"citationID":"OwHJgZy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14:paraId="17FFE329" w14:textId="3337789C" w:rsidR="00B557A0" w:rsidRDefault="00EE3400" w:rsidP="008C77EE">
      <w:r>
        <w:t xml:space="preserve">The source code for the function is available </w:t>
      </w:r>
      <w:r w:rsidRPr="00464704">
        <w:t>in “</w:t>
      </w:r>
      <w:proofErr w:type="spellStart"/>
      <w:r w:rsidRPr="00151248">
        <w:t>Generate_est.sql</w:t>
      </w:r>
      <w:proofErr w:type="spellEnd"/>
      <w:r w:rsidRPr="00464704">
        <w:t xml:space="preserve">” file available in “SQL” folder on the GitHub repository </w:t>
      </w:r>
      <w:r w:rsidRPr="00464704">
        <w:fldChar w:fldCharType="begin"/>
      </w:r>
      <w:r w:rsidR="00243D2A">
        <w:instrText xml:space="preserve"> ADDIN ZOTERO_ITEM CSL_CITATION {"citationID":"et5gXdGk","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7EC0A091" w14:textId="0FA433FD" w:rsidR="00E664EC" w:rsidRDefault="00E664EC" w:rsidP="007E66E3">
      <w:pPr>
        <w:pStyle w:val="Heading1"/>
      </w:pPr>
      <w:bookmarkStart w:id="8" w:name="_Toc22109616"/>
      <w:r>
        <w:t>Method 1: Optimal stratification and allocation based on Genetic Algorithm</w:t>
      </w:r>
      <w:bookmarkEnd w:id="8"/>
    </w:p>
    <w:p w14:paraId="29BBFDBD" w14:textId="44B54AB8" w:rsidR="00622AAC" w:rsidRDefault="00622AAC" w:rsidP="00622AAC">
      <w:r>
        <w:t xml:space="preserve">The optimal stratification and allocation method proposed by </w:t>
      </w:r>
      <w:r>
        <w:fldChar w:fldCharType="begin"/>
      </w:r>
      <w:r w:rsidR="00243D2A">
        <w:instrText xml:space="preserve"> ADDIN ZOTERO_ITEM CSL_CITATION {"citationID":"FbAHYVYB","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fldChar w:fldCharType="separate"/>
      </w:r>
      <w:r>
        <w:t>Ballin and</w:t>
      </w:r>
      <w:r w:rsidRPr="003079FA">
        <w:t xml:space="preserve"> Barcaroli </w:t>
      </w:r>
      <w:r>
        <w:t>(</w:t>
      </w:r>
      <w:r w:rsidRPr="003079FA">
        <w:t>2013)</w:t>
      </w:r>
      <w:r>
        <w:fldChar w:fldCharType="end"/>
      </w:r>
      <w:r>
        <w:t xml:space="preserve"> aims at minimizing the total sample cost while satisfying the precision (CV) constraints. This method explores the set of all possible stratifications (referred to as the </w:t>
      </w:r>
      <w:r w:rsidRPr="009B1767">
        <w:t>universe of stratifications</w:t>
      </w:r>
      <w:r>
        <w:t xml:space="preserve">) based on atomic strata which is the most detailed stratification derived from the Cartesian product of all auxiliary variables as the solution </w:t>
      </w:r>
      <w:r w:rsidRPr="00432FCF">
        <w:t xml:space="preserve">space. Since the set of all possible stratifications based on the atomic strata is quite large even for cases with a few auxiliary variables (e.g. 4 auxiliary variables each with 3 levels, result in an atomic strata of size 12 with 4,213,597 possible stratifications), full enumeration of the solution space is not possible in reasonable time. To address that, </w:t>
      </w:r>
      <w:r w:rsidRPr="00432FCF">
        <w:fldChar w:fldCharType="begin"/>
      </w:r>
      <w:r w:rsidR="00243D2A">
        <w:instrText xml:space="preserve"> ADDIN ZOTERO_ITEM CSL_CITATION {"citationID":"2PO2OhQe","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Pr="00432FCF">
        <w:fldChar w:fldCharType="separate"/>
      </w:r>
      <w:r w:rsidRPr="00432FCF">
        <w:t>Ballin and Barcaroli (2013)</w:t>
      </w:r>
      <w:r w:rsidRPr="00432FCF">
        <w:fldChar w:fldCharType="end"/>
      </w:r>
      <w:r w:rsidRPr="00432FCF">
        <w:t xml:space="preserve"> used Genetic Algorithm (GA) which is a heuristic search technique inspired by evolutionary biology. Therefore, this method starts with an initial set of potential solutions and evolve them using inheritance, mutation, selection, and crossover operators at each iteration to improve the solution in future iterations and finally reach a good solution while there is no guarantee to find the optimal solution. This means that only a fraction of possible stratifications is explored in the process. For each stratification, the optimal allocation is determined </w:t>
      </w:r>
      <w:r>
        <w:t xml:space="preserve">by </w:t>
      </w:r>
      <w:r>
        <w:fldChar w:fldCharType="begin"/>
      </w:r>
      <w:r w:rsidR="00243D2A">
        <w:instrText xml:space="preserve"> ADDIN ZOTERO_ITEM CSL_CITATION {"citationID":"Yt1U8GQm","properties":{"formattedCitation":"(Bethel, 1989)","plainCitation":"(Bethel, 1989)","dontUpdate":true,"noteIndex":0},"citationItems":[{"id":3079,"uris":["http://zotero.org/groups/2128091/items/UVQTFRAG"],"uri":["http://zotero.org/groups/2128091/items/UVQTFRAG"],"itemData":{"id":3079,"type":"article-journal","title":"Sample allocation in multivariate surveys","page":"47-57","volume":"15","author":[{"family":"Bethel","given":"James"}],"issued":{"date-parts":[["1989"]]}}}],"schema":"https://github.com/citation-style-language/schema/raw/master/csl-citation.json"} </w:instrText>
      </w:r>
      <w:r>
        <w:fldChar w:fldCharType="separate"/>
      </w:r>
      <w:r w:rsidRPr="00544918">
        <w:t>Bethel</w:t>
      </w:r>
      <w:r>
        <w:t>'s</w:t>
      </w:r>
      <w:r w:rsidRPr="00544918">
        <w:t xml:space="preserve"> </w:t>
      </w:r>
      <w:r>
        <w:t>(</w:t>
      </w:r>
      <w:r w:rsidRPr="00544918">
        <w:t>1989)</w:t>
      </w:r>
      <w:r>
        <w:fldChar w:fldCharType="end"/>
      </w:r>
      <w:r>
        <w:t xml:space="preserve"> multivariate method. The auxiliary variables need to be categorical. Continuous variables </w:t>
      </w:r>
      <w:r>
        <w:lastRenderedPageBreak/>
        <w:t xml:space="preserve">are therefore converted to categorical ones using the k-means clustering method proposed by </w:t>
      </w:r>
      <w:r>
        <w:fldChar w:fldCharType="begin"/>
      </w:r>
      <w:r w:rsidR="00243D2A">
        <w:instrText xml:space="preserve"> ADDIN ZOTERO_ITEM CSL_CITATION {"citationID":"mLKNRj7n","properties":{"formattedCitation":"(Hartigan &amp; Wong, 1979)","plainCitation":"(Hartigan &amp; Wong, 1979)","dontUpdate":true,"noteIndex":0},"citationItems":[{"id":3064,"uris":["http://zotero.org/groups/2128091/items/344Q5I2C"],"uri":["http://zotero.org/groups/2128091/items/344Q5I2C"],"itemData":{"id":3064,"type":"article-journal","title":"Algorithm AS 136: A K-Means Clustering Algorithm","container-title":"Applied Statistics","page":"100","volume":"28","issue":"1","source":"Crossref","DOI":"10.2307/2346830","ISSN":"00359254","title-short":"Algorithm AS 136","language":"en","author":[{"family":"Hartigan","given":"J. A."},{"family":"Wong","given":"M. A."}],"issued":{"date-parts":[["1979"]]}}}],"schema":"https://github.com/citation-style-language/schema/raw/master/csl-citation.json"} </w:instrText>
      </w:r>
      <w:r>
        <w:fldChar w:fldCharType="separate"/>
      </w:r>
      <w:r>
        <w:t>Hartigan and</w:t>
      </w:r>
      <w:r w:rsidRPr="00B11CB2">
        <w:t xml:space="preserve"> Wong </w:t>
      </w:r>
      <w:r>
        <w:t>(</w:t>
      </w:r>
      <w:r w:rsidRPr="00B11CB2">
        <w:t>1979)</w:t>
      </w:r>
      <w:r>
        <w:fldChar w:fldCharType="end"/>
      </w:r>
      <w:r>
        <w:t xml:space="preserve">. </w:t>
      </w:r>
    </w:p>
    <w:p w14:paraId="2C021041" w14:textId="22308F27" w:rsidR="00622AAC" w:rsidRPr="00BA6D91" w:rsidRDefault="00622AAC" w:rsidP="00D45348">
      <w:r w:rsidRPr="004668B6">
        <w:t>The objective function minimizes the total sampling cost. Cost of sampling per unit can be set according to the effort associated with collecting and processing each unit. For</w:t>
      </w:r>
      <w:r w:rsidRPr="00BA6D91">
        <w:t xml:space="preserve"> simplicity, relative sampling costs (i.e. cost of 2 for units requiring twice as much effort compared to the regular units with cost of 1) can be used in the model. </w:t>
      </w:r>
      <w:r w:rsidR="00D45348">
        <w:t xml:space="preserve">A possible approach to determine the sampling costs is to rank the establishments based on their response rate, quality, or difficulty of the data processing and assign the sampling costs accordingly. </w:t>
      </w:r>
      <w:r w:rsidRPr="00BA6D91">
        <w:t xml:space="preserve">If all sampling costs are set to 1, the model minimizes the total sample size. </w:t>
      </w:r>
    </w:p>
    <w:p w14:paraId="66366A39" w14:textId="3BF08A09" w:rsidR="00622AAC" w:rsidRDefault="00622AAC" w:rsidP="00622AAC">
      <w:r>
        <w:fldChar w:fldCharType="begin"/>
      </w:r>
      <w:r w:rsidR="00243D2A">
        <w:instrText xml:space="preserve"> ADDIN ZOTERO_ITEM CSL_CITATION {"citationID":"88DqTLtm","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r w:rsidRPr="003479AC">
        <w:t xml:space="preserve">Barcaroli </w:t>
      </w:r>
      <w:r>
        <w:t>(</w:t>
      </w:r>
      <w:r w:rsidRPr="003479AC">
        <w:t>2014)</w:t>
      </w:r>
      <w:r>
        <w:fldChar w:fldCharType="end"/>
      </w:r>
      <w:r>
        <w:t xml:space="preserve"> implemented their proposed method in an R package titled “</w:t>
      </w:r>
      <w:proofErr w:type="spellStart"/>
      <w:r>
        <w:t>SamplingStrata</w:t>
      </w:r>
      <w:proofErr w:type="spellEnd"/>
      <w:r>
        <w:t>”. The R package “</w:t>
      </w:r>
      <w:proofErr w:type="spellStart"/>
      <w:r>
        <w:t>SamplingStrata</w:t>
      </w:r>
      <w:proofErr w:type="spellEnd"/>
      <w:r>
        <w:t xml:space="preserve">” </w:t>
      </w:r>
      <w:r>
        <w:fldChar w:fldCharType="begin"/>
      </w:r>
      <w:r w:rsidR="00243D2A">
        <w:instrText xml:space="preserve"> ADDIN ZOTERO_ITEM CSL_CITATION {"citationID":"dt2v9LEV","properties":{"formattedCitation":"(Barcaroli, 2014b)","plainCitation":"(Barcaroli, 2014b)","noteIndex":0},"citationItems":[{"id":3094,"uris":["http://zotero.org/groups/2128091/items/PG3UXYR3"],"uri":["http://zotero.org/groups/2128091/items/PG3UXYR3"],"itemData":{"id":3094,"type":"article-journal","title":"&lt;b&gt;SamplingStrata&lt;/b&gt; : An &lt;i&gt;R&lt;/i&gt; Package for the Optimization of Stratified Sampling","container-title":"Journal of Statistical Software","volume":"61","issue":"4","source":"Crossref","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URL":"http://www.jstatsoft.org/v61/i04/","DOI":"10.18637/jss.v061.i04","ISSN":"1548-7660","title-short":"&lt;b&gt;SamplingStrata&lt;/b&gt;","language":"en","author":[{"family":"Barcaroli","given":"Giulio"}],"issued":{"date-parts":[["2014"]]},"accessed":{"date-parts":[["2018",11,27]]}}}],"schema":"https://github.com/citation-style-language/schema/raw/master/csl-citation.json"} </w:instrText>
      </w:r>
      <w:r>
        <w:fldChar w:fldCharType="separate"/>
      </w:r>
      <w:r w:rsidRPr="00BA6D91">
        <w:t>(</w:t>
      </w:r>
      <w:proofErr w:type="spellStart"/>
      <w:r w:rsidRPr="00BA6D91">
        <w:t>Barcaroli</w:t>
      </w:r>
      <w:proofErr w:type="spellEnd"/>
      <w:r w:rsidRPr="00BA6D91">
        <w:t>, 2014b)</w:t>
      </w:r>
      <w:r>
        <w:fldChar w:fldCharType="end"/>
      </w:r>
      <w:r>
        <w:t xml:space="preserve"> is available on the Comprehensive R Archive Network (CRAN) </w:t>
      </w:r>
      <w:r>
        <w:fldChar w:fldCharType="begin"/>
      </w:r>
      <w:r w:rsidR="00243D2A">
        <w:instrText xml:space="preserve"> ADDIN ZOTERO_ITEM CSL_CITATION {"citationID":"mLkPMGrW","properties":{"formattedCitation":"(\\uc0\\u8220{}The Comprehensive R Archive Network,\\uc0\\u8221{} 2019)","plainCitation":"(“The Comprehensive R Archive Network,” 2019)","noteIndex":0},"citationItems":[{"id":3048,"uris":["http://zotero.org/groups/2128091/items/F24CZ6CM"],"uri":["http://zotero.org/groups/2128091/items/F24CZ6CM"],"itemData":{"id":3048,"type":"webpage","title":"The Comprehensive R Archive Network","URL":"https://cran.r-project.org/","issued":{"date-parts":[["2019",3,11]]},"accessed":{"date-parts":[["2019",4,18]]}}}],"schema":"https://github.com/citation-style-language/schema/raw/master/csl-citation.json"} </w:instrText>
      </w:r>
      <w:r>
        <w:fldChar w:fldCharType="separate"/>
      </w:r>
      <w:r w:rsidRPr="00561694">
        <w:t>(“The Comprehensive R Archive Network,” 2019)</w:t>
      </w:r>
      <w:r>
        <w:fldChar w:fldCharType="end"/>
      </w:r>
      <w:r>
        <w:t xml:space="preserve">. </w:t>
      </w:r>
    </w:p>
    <w:p w14:paraId="4EBA5B95" w14:textId="24B97891" w:rsidR="00FA6850" w:rsidRDefault="002216C4" w:rsidP="007E66E3">
      <w:pPr>
        <w:pStyle w:val="Heading2"/>
      </w:pPr>
      <w:bookmarkStart w:id="9" w:name="_Ref16002664"/>
      <w:bookmarkStart w:id="10" w:name="_Toc22109617"/>
      <w:r>
        <w:t>Method 1 procedure</w:t>
      </w:r>
      <w:bookmarkEnd w:id="9"/>
      <w:bookmarkEnd w:id="10"/>
    </w:p>
    <w:p w14:paraId="5E584C1A" w14:textId="531464AE" w:rsidR="00C61F79" w:rsidRDefault="009A0FA0" w:rsidP="00A514FD">
      <w:r>
        <w:t>“</w:t>
      </w:r>
      <w:proofErr w:type="spellStart"/>
      <w:r>
        <w:t>SamplingStrata</w:t>
      </w:r>
      <w:proofErr w:type="spellEnd"/>
      <w:r>
        <w:t xml:space="preserve">” package </w:t>
      </w:r>
      <w:r w:rsidR="00DA7197">
        <w:t xml:space="preserve">needs to be installed prior to running which requires R </w:t>
      </w:r>
      <w:r w:rsidR="0084416E">
        <w:fldChar w:fldCharType="begin"/>
      </w:r>
      <w:r w:rsidR="00243D2A">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rsidR="0084416E">
        <w:fldChar w:fldCharType="separate"/>
      </w:r>
      <w:r w:rsidR="0084416E" w:rsidRPr="0084416E">
        <w:t>(The R 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243D2A">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proofErr w:type="spellStart"/>
      <w:r w:rsidR="0084416E">
        <w:t>SamplingS</w:t>
      </w:r>
      <w:r w:rsidR="000B307C">
        <w:t>t</w:t>
      </w:r>
      <w:r w:rsidR="0084416E">
        <w:t>rata</w:t>
      </w:r>
      <w:proofErr w:type="spellEnd"/>
      <w:r w:rsidR="000B307C">
        <w:t xml:space="preserve">” </w:t>
      </w:r>
      <w:r w:rsidR="0084416E">
        <w:t>in the search box</w:t>
      </w:r>
      <w:r w:rsidR="000B307C">
        <w:t>. “R</w:t>
      </w:r>
      <w:r w:rsidR="0084416E">
        <w:t>epository (CRAN)</w:t>
      </w:r>
      <w:r w:rsidR="000B307C">
        <w:t>”</w:t>
      </w:r>
      <w:r w:rsidR="0084416E">
        <w:t xml:space="preserve"> </w:t>
      </w:r>
      <w:r w:rsidR="000B307C">
        <w:t xml:space="preserve">needs to be chosen </w:t>
      </w:r>
      <w:r w:rsidR="0084416E">
        <w:t>as source</w:t>
      </w:r>
      <w:r w:rsidR="000B307C">
        <w:t xml:space="preserve">. The source code, documentation, and samples are available on the package’s GitHub repository </w:t>
      </w:r>
      <w:r w:rsidR="00C154D6">
        <w:fldChar w:fldCharType="begin"/>
      </w:r>
      <w:r w:rsidR="00A514FD">
        <w:instrText xml:space="preserve"> ADDIN ZOTERO_ITEM CSL_CITATION {"citationID":"se1E0gym","properties":{"formattedCitation":"(Barcaroli, 2019a)","plainCitation":"(Barcaroli, 2019a)","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rsidR="00C154D6">
        <w:fldChar w:fldCharType="separate"/>
      </w:r>
      <w:r w:rsidR="00A514FD" w:rsidRPr="00A514FD">
        <w:t>(Barcaroli, 2019a)</w:t>
      </w:r>
      <w:r w:rsidR="00C154D6">
        <w:fldChar w:fldCharType="end"/>
      </w:r>
      <w:r w:rsidR="00C154D6">
        <w:t xml:space="preserve">. </w:t>
      </w:r>
    </w:p>
    <w:p w14:paraId="7C6C6DA3" w14:textId="77777777" w:rsidR="00C154D6" w:rsidRDefault="00C154D6" w:rsidP="00C154D6">
      <w:r>
        <w:t>In the first step, the input data is read and loaded in “</w:t>
      </w:r>
      <w:proofErr w:type="spellStart"/>
      <w:r>
        <w:t>CFSFrameData</w:t>
      </w:r>
      <w:proofErr w:type="spellEnd"/>
      <w:r>
        <w:t>” matrix.</w:t>
      </w:r>
    </w:p>
    <w:p w14:paraId="66B71181" w14:textId="77777777" w:rsidR="00C154D6" w:rsidRPr="0043170C" w:rsidRDefault="00C154D6" w:rsidP="0043170C">
      <w:pPr>
        <w:pStyle w:val="Code"/>
      </w:pPr>
      <w:proofErr w:type="spellStart"/>
      <w:r w:rsidRPr="0043170C">
        <w:rPr>
          <w:rStyle w:val="pl-smi"/>
        </w:rPr>
        <w:t>CFSFrameData</w:t>
      </w:r>
      <w:proofErr w:type="spellEnd"/>
      <w:r w:rsidRPr="0043170C">
        <w:t xml:space="preserve"> </w:t>
      </w:r>
      <w:r w:rsidRPr="0043170C">
        <w:rPr>
          <w:rStyle w:val="pl-k"/>
        </w:rPr>
        <w:t>&lt;-</w:t>
      </w:r>
      <w:r w:rsidRPr="0043170C">
        <w:t xml:space="preserve"> </w:t>
      </w:r>
      <w:proofErr w:type="gramStart"/>
      <w:r w:rsidRPr="0043170C">
        <w:t>read.csv(</w:t>
      </w:r>
      <w:proofErr w:type="gramEnd"/>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proofErr w:type="spellStart"/>
      <w:r w:rsidRPr="0043170C">
        <w:rPr>
          <w:rStyle w:val="pl-v"/>
        </w:rPr>
        <w:t>sep</w:t>
      </w:r>
      <w:proofErr w:type="spellEnd"/>
      <w:r w:rsidRPr="0043170C">
        <w:rPr>
          <w:rStyle w:val="pl-k"/>
        </w:rPr>
        <w:t>=</w:t>
      </w:r>
      <w:r w:rsidRPr="0043170C">
        <w:rPr>
          <w:rStyle w:val="pl-pds"/>
        </w:rPr>
        <w:t>"</w:t>
      </w:r>
      <w:r w:rsidRPr="0043170C">
        <w:rPr>
          <w:rStyle w:val="pl-s"/>
        </w:rPr>
        <w:t>,</w:t>
      </w:r>
      <w:r w:rsidRPr="0043170C">
        <w:rPr>
          <w:rStyle w:val="pl-pds"/>
        </w:rPr>
        <w:t>"</w:t>
      </w:r>
      <w:r w:rsidRPr="0043170C">
        <w:t>)</w:t>
      </w:r>
    </w:p>
    <w:p w14:paraId="1827757B" w14:textId="77777777" w:rsidR="000B307C" w:rsidRDefault="00A865B9" w:rsidP="000B307C">
      <w:r>
        <w:t xml:space="preserve">Then, the frame based on the loaded data is created as follows. </w:t>
      </w:r>
    </w:p>
    <w:p w14:paraId="3CD2AD93" w14:textId="77777777" w:rsidR="00A865B9" w:rsidRPr="00071193" w:rsidRDefault="00A865B9" w:rsidP="0043170C">
      <w:pPr>
        <w:pStyle w:val="Code"/>
      </w:pPr>
      <w:proofErr w:type="spellStart"/>
      <w:r w:rsidRPr="00071193">
        <w:lastRenderedPageBreak/>
        <w:t>CFSFrame</w:t>
      </w:r>
      <w:proofErr w:type="spellEnd"/>
      <w:r w:rsidRPr="00071193">
        <w:t xml:space="preserve"> &lt;- </w:t>
      </w:r>
      <w:proofErr w:type="spellStart"/>
      <w:proofErr w:type="gramStart"/>
      <w:r w:rsidRPr="00071193">
        <w:t>buildFrameDF</w:t>
      </w:r>
      <w:proofErr w:type="spellEnd"/>
      <w:r w:rsidRPr="00071193">
        <w:t>(</w:t>
      </w:r>
      <w:proofErr w:type="gramEnd"/>
      <w:r w:rsidRPr="00071193">
        <w:t xml:space="preserve">df = </w:t>
      </w:r>
      <w:proofErr w:type="spellStart"/>
      <w:r w:rsidRPr="00071193">
        <w:t>CFSFrameData</w:t>
      </w:r>
      <w:proofErr w:type="spellEnd"/>
      <w:r w:rsidRPr="00071193">
        <w:t>,</w:t>
      </w:r>
    </w:p>
    <w:p w14:paraId="7959BB96" w14:textId="77777777"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r w:rsidRPr="00071193">
        <w:t>id = "</w:t>
      </w:r>
      <w:proofErr w:type="spellStart"/>
      <w:r w:rsidRPr="00071193">
        <w:t>estno</w:t>
      </w:r>
      <w:proofErr w:type="spellEnd"/>
      <w:r w:rsidRPr="00071193">
        <w:t>",</w:t>
      </w:r>
    </w:p>
    <w:p w14:paraId="027E6BDF" w14:textId="77777777" w:rsidR="00A865B9" w:rsidRPr="00071193" w:rsidRDefault="00A865B9" w:rsidP="0043170C">
      <w:pPr>
        <w:pStyle w:val="Code"/>
      </w:pPr>
      <w:r w:rsidRPr="00071193">
        <w:t xml:space="preserve">                    </w:t>
      </w:r>
      <w:r w:rsidR="00B63343">
        <w:t xml:space="preserve">     </w:t>
      </w:r>
      <w:r w:rsidR="0023579F" w:rsidRPr="00071193">
        <w:t>X</w:t>
      </w:r>
      <w:r w:rsidRPr="00071193">
        <w:t xml:space="preserve"> = c("state","county","</w:t>
      </w:r>
      <w:proofErr w:type="spellStart"/>
      <w:r w:rsidRPr="00071193">
        <w:t>naics</w:t>
      </w:r>
      <w:proofErr w:type="spellEnd"/>
      <w:r w:rsidRPr="00071193">
        <w:t>"),</w:t>
      </w:r>
    </w:p>
    <w:p w14:paraId="46FCFF96" w14:textId="77777777" w:rsidR="00A865B9" w:rsidRPr="00071193" w:rsidRDefault="00A865B9" w:rsidP="0043170C">
      <w:pPr>
        <w:pStyle w:val="Code"/>
      </w:pPr>
      <w:r w:rsidRPr="00071193">
        <w:t xml:space="preserve">                      </w:t>
      </w:r>
      <w:r w:rsidR="0023579F" w:rsidRPr="00071193">
        <w:t xml:space="preserve"> </w:t>
      </w:r>
      <w:r w:rsidR="0043170C">
        <w:t xml:space="preserve">  </w:t>
      </w:r>
      <w:r w:rsidRPr="00071193">
        <w:t>Y = c("value"),</w:t>
      </w:r>
    </w:p>
    <w:p w14:paraId="72E5F276" w14:textId="28C6D7C3" w:rsidR="00A865B9" w:rsidRPr="00071193" w:rsidRDefault="0023579F" w:rsidP="00293AFB">
      <w:pPr>
        <w:pStyle w:val="Code"/>
      </w:pPr>
      <w:r w:rsidRPr="00071193">
        <w:t xml:space="preserve">                         </w:t>
      </w:r>
      <w:proofErr w:type="spellStart"/>
      <w:r w:rsidR="00A865B9" w:rsidRPr="00071193">
        <w:t>domainvalue</w:t>
      </w:r>
      <w:proofErr w:type="spellEnd"/>
      <w:r w:rsidR="00A865B9" w:rsidRPr="00071193">
        <w:t xml:space="preserve"> = "</w:t>
      </w:r>
      <w:r w:rsidR="00293AFB">
        <w:t>state</w:t>
      </w:r>
      <w:r w:rsidR="00A865B9" w:rsidRPr="00071193">
        <w:t>")</w:t>
      </w:r>
    </w:p>
    <w:p w14:paraId="7A9388F5" w14:textId="39631094" w:rsidR="00071193" w:rsidRDefault="00071193">
      <w:r>
        <w:t xml:space="preserve">df is the matrix </w:t>
      </w:r>
      <w:r w:rsidR="003875F9">
        <w:t>in which</w:t>
      </w:r>
      <w:r>
        <w:t xml:space="preserve"> the input data is stored, id is the column used to uniquely identify the units, auxiliary variables are listed in X, and Y is the list of target variables. The column corresponding with the domain variable is specified in “</w:t>
      </w:r>
      <w:proofErr w:type="spellStart"/>
      <w:r>
        <w:t>domainvalue</w:t>
      </w:r>
      <w:proofErr w:type="spellEnd"/>
      <w:r>
        <w:t xml:space="preserve"> “. </w:t>
      </w:r>
      <w:r w:rsidR="00293AFB">
        <w:t>“</w:t>
      </w:r>
      <w:proofErr w:type="spellStart"/>
      <w:r w:rsidR="00293AFB">
        <w:t>domainvalue</w:t>
      </w:r>
      <w:proofErr w:type="spellEnd"/>
      <w:r w:rsidR="00293AFB">
        <w:t xml:space="preserve">” is set </w:t>
      </w:r>
      <w:r w:rsidR="003875F9">
        <w:t>to</w:t>
      </w:r>
      <w:r w:rsidR="00293AFB">
        <w:t xml:space="preserve"> state that needs to be sequential numbers start</w:t>
      </w:r>
      <w:r w:rsidR="003875F9">
        <w:t>ing</w:t>
      </w:r>
      <w:r w:rsidR="00293AFB">
        <w:t xml:space="preserve"> from 1</w:t>
      </w:r>
      <w:r w:rsidR="003875F9">
        <w:t xml:space="preserve"> (i.e. 1, 2, </w:t>
      </w:r>
      <w:proofErr w:type="gramStart"/>
      <w:r w:rsidR="003875F9">
        <w:t>3,..</w:t>
      </w:r>
      <w:proofErr w:type="gramEnd"/>
      <w:r w:rsidR="003875F9">
        <w:t>)</w:t>
      </w:r>
      <w:r w:rsidR="00293AFB">
        <w:t>.</w:t>
      </w:r>
      <w:r w:rsidR="00F02DED">
        <w:t xml:space="preserve"> </w:t>
      </w:r>
      <w:r w:rsidR="00DA094F" w:rsidRPr="001B54F2">
        <w:t xml:space="preserve">State, county, and </w:t>
      </w:r>
      <w:r w:rsidR="007E66E3" w:rsidRPr="001B54F2">
        <w:t>NAICS</w:t>
      </w:r>
      <w:r w:rsidR="00DA094F" w:rsidRPr="001B54F2">
        <w:t xml:space="preserve"> are categorical used as auxiliary variables.</w:t>
      </w:r>
      <w:r w:rsidR="00DA094F">
        <w:t xml:space="preserve"> Value is converted to 15 categories and used as the fo</w:t>
      </w:r>
      <w:r w:rsidR="00721286">
        <w:t>u</w:t>
      </w:r>
      <w:r w:rsidR="00DA094F">
        <w:t>rth auxiliary variable in the</w:t>
      </w:r>
      <w:r w:rsidR="006460E5">
        <w:t xml:space="preserve"> frame</w:t>
      </w:r>
      <w:r w:rsidR="00637223">
        <w:t xml:space="preserve"> in the</w:t>
      </w:r>
      <w:r w:rsidR="00DA094F">
        <w:t xml:space="preserve"> next step. </w:t>
      </w:r>
    </w:p>
    <w:p w14:paraId="08FA1505" w14:textId="77777777" w:rsidR="00DA094F" w:rsidRDefault="00DA094F" w:rsidP="0043170C">
      <w:pPr>
        <w:pStyle w:val="Code"/>
      </w:pPr>
      <w:r>
        <w:rPr>
          <w:rStyle w:val="pl-smi"/>
        </w:rPr>
        <w:t>CFSFrame</w:t>
      </w:r>
      <w:r>
        <w:rPr>
          <w:rStyle w:val="pl-k"/>
        </w:rPr>
        <w:t>$</w:t>
      </w:r>
      <w:r>
        <w:rPr>
          <w:rStyle w:val="pl-smi"/>
        </w:rPr>
        <w:t>X4</w:t>
      </w:r>
      <w:r>
        <w:t xml:space="preserve"> </w:t>
      </w:r>
      <w:r>
        <w:rPr>
          <w:rStyle w:val="pl-k"/>
        </w:rPr>
        <w:t>&lt;-</w:t>
      </w:r>
      <w:r>
        <w:t xml:space="preserve"> </w:t>
      </w:r>
      <w:proofErr w:type="spellStart"/>
      <w:proofErr w:type="gramStart"/>
      <w:r>
        <w:t>var.bin</w:t>
      </w:r>
      <w:proofErr w:type="spellEnd"/>
      <w:r>
        <w:t>(</w:t>
      </w:r>
      <w:proofErr w:type="spellStart"/>
      <w:proofErr w:type="gramEnd"/>
      <w:r>
        <w:rPr>
          <w:rStyle w:val="pl-smi"/>
        </w:rPr>
        <w:t>CFSFrameData</w:t>
      </w:r>
      <w:r>
        <w:rPr>
          <w:rStyle w:val="pl-k"/>
        </w:rPr>
        <w:t>$</w:t>
      </w:r>
      <w:r>
        <w:rPr>
          <w:rStyle w:val="pl-smi"/>
        </w:rPr>
        <w:t>value</w:t>
      </w:r>
      <w:proofErr w:type="spellEnd"/>
      <w:r>
        <w:t xml:space="preserve">, </w:t>
      </w:r>
      <w:r>
        <w:rPr>
          <w:rStyle w:val="pl-v"/>
        </w:rPr>
        <w:t>bins</w:t>
      </w:r>
      <w:r>
        <w:rPr>
          <w:rStyle w:val="pl-k"/>
        </w:rPr>
        <w:t>=</w:t>
      </w:r>
      <w:r>
        <w:rPr>
          <w:rStyle w:val="pl-c1"/>
        </w:rPr>
        <w:t>15</w:t>
      </w:r>
      <w:r>
        <w:t>)</w:t>
      </w:r>
    </w:p>
    <w:p w14:paraId="7D051796" w14:textId="77777777" w:rsidR="00DA094F" w:rsidRDefault="00637223" w:rsidP="00637223">
      <w:r>
        <w:t>Atomic strata which is the most detailed strata resulting from the cartesian product of all auxiliary variables is then constructed and stored in “</w:t>
      </w:r>
      <w:proofErr w:type="spellStart"/>
      <w:r>
        <w:t>AtomicStrata</w:t>
      </w:r>
      <w:proofErr w:type="spellEnd"/>
      <w:r>
        <w:t xml:space="preserve">” matrix. </w:t>
      </w:r>
    </w:p>
    <w:p w14:paraId="4766CD3A" w14:textId="77777777" w:rsidR="00637223" w:rsidRDefault="00637223" w:rsidP="0043170C">
      <w:pPr>
        <w:pStyle w:val="Code"/>
      </w:pPr>
      <w:proofErr w:type="spellStart"/>
      <w:r>
        <w:rPr>
          <w:rStyle w:val="pl-smi"/>
        </w:rPr>
        <w:t>AtomicStrata</w:t>
      </w:r>
      <w:proofErr w:type="spellEnd"/>
      <w:r>
        <w:t xml:space="preserve"> </w:t>
      </w:r>
      <w:r>
        <w:rPr>
          <w:rStyle w:val="pl-k"/>
        </w:rPr>
        <w:t>&lt;-</w:t>
      </w:r>
      <w:r>
        <w:t xml:space="preserve"> </w:t>
      </w:r>
      <w:proofErr w:type="spellStart"/>
      <w:proofErr w:type="gramStart"/>
      <w:r>
        <w:t>buildStrataDF</w:t>
      </w:r>
      <w:proofErr w:type="spellEnd"/>
      <w:r>
        <w:t>(</w:t>
      </w:r>
      <w:proofErr w:type="spellStart"/>
      <w:proofErr w:type="gramEnd"/>
      <w:r>
        <w:rPr>
          <w:rStyle w:val="pl-smi"/>
        </w:rPr>
        <w:t>CFSFrame</w:t>
      </w:r>
      <w:proofErr w:type="spellEnd"/>
      <w:r>
        <w:t xml:space="preserve">, </w:t>
      </w:r>
      <w:r>
        <w:rPr>
          <w:rStyle w:val="pl-v"/>
        </w:rPr>
        <w:t>progress</w:t>
      </w:r>
      <w:r>
        <w:t xml:space="preserve"> </w:t>
      </w:r>
      <w:r>
        <w:rPr>
          <w:rStyle w:val="pl-k"/>
        </w:rPr>
        <w:t>=</w:t>
      </w:r>
      <w:r>
        <w:t xml:space="preserve"> </w:t>
      </w:r>
      <w:r>
        <w:rPr>
          <w:rStyle w:val="pl-c1"/>
        </w:rPr>
        <w:t>TRUE</w:t>
      </w:r>
      <w:r>
        <w:t>)</w:t>
      </w:r>
    </w:p>
    <w:p w14:paraId="4DDC0E19" w14:textId="77777777" w:rsidR="008A4C5B" w:rsidRDefault="00637223" w:rsidP="008A4C5B">
      <w:r>
        <w:t xml:space="preserve">The size of the atomic strata in this example is 26,436 and the first few rows </w:t>
      </w:r>
      <w:r w:rsidR="008A4C5B">
        <w:t xml:space="preserve">are displayed below. </w:t>
      </w:r>
    </w:p>
    <w:p w14:paraId="0E15C1BB" w14:textId="77777777" w:rsidR="00C0141B" w:rsidRDefault="008A4C5B" w:rsidP="00C0141B">
      <w:pPr>
        <w:keepNext/>
        <w:jc w:val="center"/>
      </w:pPr>
      <w:r>
        <w:rPr>
          <w:noProof/>
          <w:lang w:bidi="ar-SA"/>
        </w:rPr>
        <w:drawing>
          <wp:inline distT="0" distB="0" distL="0" distR="0" wp14:anchorId="65054451" wp14:editId="161AB949">
            <wp:extent cx="5402580" cy="17449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647" r="543" b="30430"/>
                    <a:stretch/>
                  </pic:blipFill>
                  <pic:spPr bwMode="auto">
                    <a:xfrm>
                      <a:off x="0" y="0"/>
                      <a:ext cx="5402580" cy="1744980"/>
                    </a:xfrm>
                    <a:prstGeom prst="rect">
                      <a:avLst/>
                    </a:prstGeom>
                    <a:ln>
                      <a:noFill/>
                    </a:ln>
                    <a:extLst>
                      <a:ext uri="{53640926-AAD7-44D8-BBD7-CCE9431645EC}">
                        <a14:shadowObscured xmlns:a14="http://schemas.microsoft.com/office/drawing/2010/main"/>
                      </a:ext>
                    </a:extLst>
                  </pic:spPr>
                </pic:pic>
              </a:graphicData>
            </a:graphic>
          </wp:inline>
        </w:drawing>
      </w:r>
    </w:p>
    <w:p w14:paraId="73B5E4F1" w14:textId="5791C69B" w:rsidR="008A4C5B" w:rsidRPr="008A4C5B" w:rsidRDefault="00C0141B" w:rsidP="00C0141B">
      <w:pPr>
        <w:pStyle w:val="Caption"/>
      </w:pPr>
      <w:r>
        <w:t xml:space="preserve">Figure </w:t>
      </w:r>
      <w:r w:rsidR="00FA3B62">
        <w:fldChar w:fldCharType="begin"/>
      </w:r>
      <w:r w:rsidR="00FA3B62">
        <w:instrText xml:space="preserve"> SEQ Figure \* ARABIC </w:instrText>
      </w:r>
      <w:r w:rsidR="00FA3B62">
        <w:fldChar w:fldCharType="separate"/>
      </w:r>
      <w:r w:rsidR="000F0FBA">
        <w:rPr>
          <w:noProof/>
        </w:rPr>
        <w:t>1</w:t>
      </w:r>
      <w:r w:rsidR="00FA3B62">
        <w:rPr>
          <w:noProof/>
        </w:rPr>
        <w:fldChar w:fldCharType="end"/>
      </w:r>
      <w:r>
        <w:t>.</w:t>
      </w:r>
      <w:r w:rsidR="008A4C5B" w:rsidRPr="008A4C5B">
        <w:t xml:space="preserve"> Atomic strata for the case study</w:t>
      </w:r>
    </w:p>
    <w:p w14:paraId="241CF2BB" w14:textId="005E95F3" w:rsidR="008A4C5B" w:rsidRDefault="008A4C5B" w:rsidP="007361C2">
      <w:r>
        <w:t>The first column shows the combination of the values for the auxiliary variables (X1, X2, X3, and X4) identifying each stratum, N is the number of units</w:t>
      </w:r>
      <w:r w:rsidR="00712834">
        <w:t xml:space="preserve"> (i.e. establishments)</w:t>
      </w:r>
      <w:r>
        <w:t xml:space="preserve"> in each stratum, M1 and S1 are mean and standard deviation</w:t>
      </w:r>
      <w:r w:rsidR="00712834">
        <w:t xml:space="preserve"> of the value for each stratum</w:t>
      </w:r>
      <w:r>
        <w:t xml:space="preserve">, cost is the assigned </w:t>
      </w:r>
      <w:r>
        <w:lastRenderedPageBreak/>
        <w:t xml:space="preserve">sampling costs (all one), CENS column allows defining take-all (certainty) strata (strata from which all units must be included in the sample) when </w:t>
      </w:r>
      <w:r w:rsidR="005807F1">
        <w:t xml:space="preserve">set to one. </w:t>
      </w:r>
      <w:r w:rsidR="00EE0655">
        <w:t xml:space="preserve">In this case study, no take-all strata are defined. X1, </w:t>
      </w:r>
      <w:proofErr w:type="gramStart"/>
      <w:r w:rsidR="00EE0655">
        <w:t>…,X</w:t>
      </w:r>
      <w:proofErr w:type="gramEnd"/>
      <w:r w:rsidR="00EE0655">
        <w:t xml:space="preserve">4 columns are the values of the four auxiliary variables state, county, NAICS, and value class. </w:t>
      </w:r>
    </w:p>
    <w:p w14:paraId="0598A91C" w14:textId="454B246F" w:rsidR="00EE0655" w:rsidRDefault="00C0141B" w:rsidP="00421229">
      <w:r>
        <w:t>Next, “CV.csv” which contains the CV constraints for each domain (</w:t>
      </w:r>
      <w:r w:rsidR="002E3134">
        <w:t>State</w:t>
      </w:r>
      <w:r>
        <w:t xml:space="preserve"> in this case) is imported.</w:t>
      </w:r>
    </w:p>
    <w:p w14:paraId="4C9C3AFD" w14:textId="77777777" w:rsidR="00C0141B" w:rsidRDefault="00C0141B" w:rsidP="0043170C">
      <w:pPr>
        <w:pStyle w:val="Code"/>
      </w:pPr>
      <w:proofErr w:type="spellStart"/>
      <w:r>
        <w:rPr>
          <w:rStyle w:val="pl-smi"/>
        </w:rPr>
        <w:t>CVConst</w:t>
      </w:r>
      <w:proofErr w:type="spellEnd"/>
      <w:r>
        <w:t xml:space="preserve"> </w:t>
      </w:r>
      <w:r>
        <w:rPr>
          <w:rStyle w:val="pl-k"/>
        </w:rPr>
        <w:t>&lt;-</w:t>
      </w:r>
      <w:r>
        <w:t xml:space="preserve"> </w:t>
      </w:r>
      <w:proofErr w:type="gramStart"/>
      <w:r>
        <w:t>read.csv(</w:t>
      </w:r>
      <w:proofErr w:type="gramEnd"/>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proofErr w:type="spellStart"/>
      <w:r>
        <w:rPr>
          <w:rStyle w:val="pl-v"/>
        </w:rPr>
        <w:t>sep</w:t>
      </w:r>
      <w:proofErr w:type="spellEnd"/>
      <w:r>
        <w:rPr>
          <w:rStyle w:val="pl-k"/>
        </w:rPr>
        <w:t>=</w:t>
      </w:r>
      <w:r>
        <w:rPr>
          <w:rStyle w:val="pl-pds"/>
        </w:rPr>
        <w:t>"</w:t>
      </w:r>
      <w:r>
        <w:rPr>
          <w:rStyle w:val="pl-s"/>
        </w:rPr>
        <w:t>,</w:t>
      </w:r>
      <w:r>
        <w:rPr>
          <w:rStyle w:val="pl-pds"/>
        </w:rPr>
        <w:t>"</w:t>
      </w:r>
      <w:r>
        <w:t>)</w:t>
      </w:r>
    </w:p>
    <w:p w14:paraId="208FCF02" w14:textId="06D92741" w:rsidR="00B63343" w:rsidRDefault="00C0141B" w:rsidP="00421229">
      <w:r>
        <w:t xml:space="preserve">Following shows selected rows from “CV.csv”. </w:t>
      </w:r>
      <w:r w:rsidR="006F5DDE">
        <w:t xml:space="preserve">Each row in the file </w:t>
      </w:r>
      <w:r w:rsidR="009470F6">
        <w:t>corresponds with a CV constraint that corresponds with each value of the domain variable. In this case, CV constraint</w:t>
      </w:r>
      <w:r w:rsidR="002E3134">
        <w:t>s</w:t>
      </w:r>
      <w:r w:rsidR="009470F6">
        <w:t xml:space="preserve"> of</w:t>
      </w:r>
      <w:r w:rsidR="00B51174">
        <w:t xml:space="preserve"> </w:t>
      </w:r>
      <w:r w:rsidR="002E3134">
        <w:t>are</w:t>
      </w:r>
      <w:r w:rsidR="009470F6">
        <w:t xml:space="preserve"> defined for each </w:t>
      </w:r>
      <w:r w:rsidR="002E3134">
        <w:t>state</w:t>
      </w:r>
      <w:r w:rsidR="009470F6">
        <w:t xml:space="preserve"> (presented in “</w:t>
      </w:r>
      <w:proofErr w:type="spellStart"/>
      <w:r w:rsidR="009470F6">
        <w:t>domainvalue</w:t>
      </w:r>
      <w:proofErr w:type="spellEnd"/>
      <w:r w:rsidR="009470F6">
        <w:t>” column). Note that the values in “</w:t>
      </w:r>
      <w:proofErr w:type="spellStart"/>
      <w:r w:rsidR="009470F6">
        <w:t>domainvalue</w:t>
      </w:r>
      <w:proofErr w:type="spellEnd"/>
      <w:r w:rsidR="009470F6">
        <w:t>” column in “CV.csv” file and the variable assigned to “</w:t>
      </w:r>
      <w:proofErr w:type="spellStart"/>
      <w:r w:rsidR="009470F6">
        <w:t>doma</w:t>
      </w:r>
      <w:r w:rsidR="002E3134">
        <w:t>i</w:t>
      </w:r>
      <w:r w:rsidR="009470F6">
        <w:t>nvalue</w:t>
      </w:r>
      <w:proofErr w:type="spellEnd"/>
      <w:r w:rsidR="009470F6">
        <w:t>” in “</w:t>
      </w:r>
      <w:proofErr w:type="spellStart"/>
      <w:r w:rsidR="009470F6">
        <w:t>buildFrameDF</w:t>
      </w:r>
      <w:proofErr w:type="spellEnd"/>
      <w:r w:rsidR="009470F6">
        <w:t xml:space="preserve">” function discussed earlier need to be consistent. </w:t>
      </w:r>
    </w:p>
    <w:p w14:paraId="48054410" w14:textId="53C3A561" w:rsidR="00E42783" w:rsidRDefault="00C04C65" w:rsidP="00E42783">
      <w:pPr>
        <w:keepNext/>
        <w:jc w:val="center"/>
      </w:pPr>
      <w:r w:rsidRPr="00C04C65">
        <w:rPr>
          <w:noProof/>
        </w:rPr>
        <w:drawing>
          <wp:inline distT="0" distB="0" distL="0" distR="0" wp14:anchorId="68BF99DD" wp14:editId="71CF8C44">
            <wp:extent cx="2289810" cy="11557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9810" cy="1155700"/>
                    </a:xfrm>
                    <a:prstGeom prst="rect">
                      <a:avLst/>
                    </a:prstGeom>
                    <a:noFill/>
                    <a:ln>
                      <a:noFill/>
                    </a:ln>
                  </pic:spPr>
                </pic:pic>
              </a:graphicData>
            </a:graphic>
          </wp:inline>
        </w:drawing>
      </w:r>
    </w:p>
    <w:p w14:paraId="0D10E678" w14:textId="3DBC546D" w:rsidR="00C0141B" w:rsidRDefault="00E42783" w:rsidP="00E42783">
      <w:pPr>
        <w:pStyle w:val="Caption"/>
      </w:pPr>
      <w:r>
        <w:t xml:space="preserve">Figure </w:t>
      </w:r>
      <w:r w:rsidR="00FA3B62">
        <w:fldChar w:fldCharType="begin"/>
      </w:r>
      <w:r w:rsidR="00FA3B62">
        <w:instrText xml:space="preserve"> SEQ Figure \* ARABIC </w:instrText>
      </w:r>
      <w:r w:rsidR="00FA3B62">
        <w:fldChar w:fldCharType="separate"/>
      </w:r>
      <w:r w:rsidR="000F0FBA">
        <w:rPr>
          <w:noProof/>
        </w:rPr>
        <w:t>2</w:t>
      </w:r>
      <w:r w:rsidR="00FA3B62">
        <w:rPr>
          <w:noProof/>
        </w:rPr>
        <w:fldChar w:fldCharType="end"/>
      </w:r>
      <w:r>
        <w:t>. Selected rows from CV.csv</w:t>
      </w:r>
    </w:p>
    <w:p w14:paraId="5C66361A" w14:textId="77777777" w:rsidR="00B63343" w:rsidRDefault="00B63343" w:rsidP="00B63343">
      <w:r>
        <w:t xml:space="preserve">Then, all input data needs to be checked to ensure consistency using </w:t>
      </w:r>
      <w:r w:rsidR="007F2BD1">
        <w:t>“</w:t>
      </w:r>
      <w:proofErr w:type="spellStart"/>
      <w:r w:rsidR="007F2BD1">
        <w:t>checkInput</w:t>
      </w:r>
      <w:proofErr w:type="spellEnd"/>
      <w:r w:rsidR="007F2BD1">
        <w:t>” function.</w:t>
      </w:r>
    </w:p>
    <w:p w14:paraId="5836593D" w14:textId="77777777" w:rsidR="00B63343" w:rsidRDefault="00B63343" w:rsidP="0043170C">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380A522D" w14:textId="77777777" w:rsidR="00B63343" w:rsidRDefault="00B63343" w:rsidP="0043170C">
      <w:pPr>
        <w:pStyle w:val="Code"/>
      </w:pPr>
      <w:r>
        <w:t xml:space="preserve">           strata = </w:t>
      </w:r>
      <w:proofErr w:type="spellStart"/>
      <w:r>
        <w:t>AtomicStrata</w:t>
      </w:r>
      <w:proofErr w:type="spellEnd"/>
      <w:r>
        <w:t xml:space="preserve">,                               </w:t>
      </w:r>
    </w:p>
    <w:p w14:paraId="7EFF5A17" w14:textId="77777777" w:rsidR="00C0141B" w:rsidRDefault="00B63343" w:rsidP="0043170C">
      <w:pPr>
        <w:pStyle w:val="Code"/>
      </w:pPr>
      <w:r>
        <w:t xml:space="preserve">           </w:t>
      </w:r>
      <w:proofErr w:type="spellStart"/>
      <w:r>
        <w:t>sampframe</w:t>
      </w:r>
      <w:proofErr w:type="spellEnd"/>
      <w:r>
        <w:t xml:space="preserve"> = </w:t>
      </w:r>
      <w:proofErr w:type="spellStart"/>
      <w:r>
        <w:t>CFSFrame</w:t>
      </w:r>
      <w:proofErr w:type="spellEnd"/>
      <w:r>
        <w:t>)</w:t>
      </w:r>
    </w:p>
    <w:p w14:paraId="79172A25" w14:textId="1692189D" w:rsidR="00C35453" w:rsidRDefault="007473EA" w:rsidP="00977ABD">
      <w:pPr>
        <w:rPr>
          <w:rStyle w:val="apple-converted-space"/>
          <w:rFonts w:ascii="Arial" w:hAnsi="Arial" w:cs="Arial"/>
          <w:color w:val="000000"/>
          <w:sz w:val="20"/>
          <w:szCs w:val="20"/>
          <w:shd w:val="clear" w:color="auto" w:fill="FFFFFF"/>
        </w:rPr>
      </w:pPr>
      <w:r>
        <w:t>The</w:t>
      </w:r>
      <w:r w:rsidR="009C2304">
        <w:t xml:space="preserve"> next</w:t>
      </w:r>
      <w:r>
        <w:t xml:space="preserve"> step is to </w:t>
      </w:r>
      <w:r w:rsidR="00EF5D2C">
        <w:t>call “</w:t>
      </w:r>
      <w:proofErr w:type="spellStart"/>
      <w:r w:rsidR="00EF5D2C">
        <w:t>optimizeStrata</w:t>
      </w:r>
      <w:proofErr w:type="spellEnd"/>
      <w:r w:rsidR="00EF5D2C">
        <w:t xml:space="preserve">” function which </w:t>
      </w:r>
      <w:r w:rsidR="0043170C">
        <w:t>performs</w:t>
      </w:r>
      <w:r w:rsidR="00EF5D2C">
        <w:t xml:space="preserve"> the </w:t>
      </w:r>
      <w:r w:rsidR="0043170C">
        <w:t>optimal stratification and allocation based on Genetic Algorithm. In this case, a few parameters such as parallel processing, number of iterations (i.e. generations in the genetic algorithm),</w:t>
      </w:r>
      <w:r w:rsidR="00AE13F0">
        <w:t xml:space="preserve"> </w:t>
      </w:r>
      <w:proofErr w:type="spellStart"/>
      <w:r w:rsidR="00AE13F0">
        <w:t>initialStrata</w:t>
      </w:r>
      <w:proofErr w:type="spellEnd"/>
      <w:r w:rsidR="00AE13F0">
        <w:t>,</w:t>
      </w:r>
      <w:r w:rsidR="0043170C">
        <w:t xml:space="preserve"> output files</w:t>
      </w:r>
      <w:r w:rsidR="00C35453">
        <w:t>,</w:t>
      </w:r>
      <w:r w:rsidR="0043170C">
        <w:t xml:space="preserve"> and plots </w:t>
      </w:r>
      <w:r w:rsidR="0043170C">
        <w:lastRenderedPageBreak/>
        <w:t>are specified along with the two required input matrices which are errors (CV constraints) and atomic strata.</w:t>
      </w:r>
      <w:r w:rsidR="00977ABD">
        <w:t xml:space="preserve"> Here, initial solution for genetic algorithm is set </w:t>
      </w:r>
      <w:r w:rsidR="00C35453">
        <w:t>to</w:t>
      </w:r>
      <w:r w:rsidR="00977ABD">
        <w:t xml:space="preserve"> null for </w:t>
      </w:r>
      <w:proofErr w:type="spellStart"/>
      <w:r w:rsidR="00977ABD">
        <w:t>initialStrata</w:t>
      </w:r>
      <w:proofErr w:type="spellEnd"/>
      <w:r w:rsidR="00977ABD">
        <w:t xml:space="preserve"> parameter. However,</w:t>
      </w:r>
      <w:r w:rsidR="00AE13F0">
        <w:t xml:space="preserve"> </w:t>
      </w:r>
      <w:r w:rsidR="00977ABD">
        <w:t>i</w:t>
      </w:r>
      <w:r w:rsidR="00AE13F0" w:rsidRPr="00977ABD">
        <w:t xml:space="preserve">n order to speed up the convergence </w:t>
      </w:r>
      <w:r w:rsidR="00C35453">
        <w:t>to</w:t>
      </w:r>
      <w:r w:rsidR="00AE13F0" w:rsidRPr="00977ABD">
        <w:t xml:space="preserve"> the optimal solution, an initial </w:t>
      </w:r>
      <w:r w:rsidR="00977ABD" w:rsidRPr="00977ABD">
        <w:t xml:space="preserve">solution </w:t>
      </w:r>
      <w:r w:rsidR="00AE13F0" w:rsidRPr="00977ABD">
        <w:t>can be given as a “suggestion” to '</w:t>
      </w:r>
      <w:proofErr w:type="spellStart"/>
      <w:r w:rsidR="00AE13F0" w:rsidRPr="00977ABD">
        <w:t>optimizeStrata</w:t>
      </w:r>
      <w:proofErr w:type="spellEnd"/>
      <w:r w:rsidR="00AE13F0" w:rsidRPr="00977ABD">
        <w:t>' function</w:t>
      </w:r>
      <w:r w:rsidR="00AE13F0">
        <w:rPr>
          <w:rFonts w:ascii="Arial" w:hAnsi="Arial" w:cs="Arial"/>
          <w:color w:val="000000"/>
          <w:sz w:val="20"/>
          <w:szCs w:val="20"/>
          <w:shd w:val="clear" w:color="auto" w:fill="FFFFFF"/>
        </w:rPr>
        <w:t>.</w:t>
      </w:r>
      <w:r w:rsidR="00AE13F0">
        <w:rPr>
          <w:rStyle w:val="apple-converted-space"/>
          <w:rFonts w:ascii="Arial" w:hAnsi="Arial" w:cs="Arial"/>
          <w:color w:val="000000"/>
          <w:sz w:val="20"/>
          <w:szCs w:val="20"/>
          <w:shd w:val="clear" w:color="auto" w:fill="FFFFFF"/>
        </w:rPr>
        <w:t> </w:t>
      </w:r>
      <w:r w:rsidR="000B3EC2">
        <w:t xml:space="preserve">The number of samples the algorithm generates are real numbers (i.e. numbers with decima points) which need to be converted to integer before using the results. </w:t>
      </w:r>
      <w:r w:rsidR="000B3EC2">
        <w:rPr>
          <w:rStyle w:val="apple-converted-space"/>
          <w:rFonts w:ascii="Arial" w:hAnsi="Arial" w:cs="Arial"/>
          <w:color w:val="000000"/>
          <w:sz w:val="20"/>
          <w:szCs w:val="20"/>
          <w:shd w:val="clear" w:color="auto" w:fill="FFFFFF"/>
        </w:rPr>
        <w:t>‘</w:t>
      </w:r>
      <w:proofErr w:type="spellStart"/>
      <w:r w:rsidR="000B3EC2" w:rsidRPr="000F0FBA">
        <w:t>realAllocation</w:t>
      </w:r>
      <w:proofErr w:type="spellEnd"/>
      <w:r w:rsidR="000B3EC2">
        <w:t xml:space="preserve">’ is the parameter that converts the generated sample size values to integer when set to TRUE. </w:t>
      </w:r>
    </w:p>
    <w:p w14:paraId="25302B14" w14:textId="32C94972" w:rsidR="00C0141B" w:rsidRDefault="00284B86" w:rsidP="00A514FD">
      <w:r>
        <w:t xml:space="preserve">The full list of input arguments along with their descriptions and an example are provided on the package page on rdrr.io </w:t>
      </w:r>
      <w:r>
        <w:fldChar w:fldCharType="begin"/>
      </w:r>
      <w:r w:rsidR="00A514FD">
        <w:instrText xml:space="preserve"> ADDIN ZOTERO_ITEM CSL_CITATION {"citationID":"TqltyqEb","properties":{"formattedCitation":"(Barcaroli, 2019b)","plainCitation":"(Barcaroli, 2019b)","noteIndex":0},"citationItems":[{"id":3563,"uris":["http://zotero.org/groups/2128091/items/9I66MCKQ"],"uri":["http://zotero.org/groups/2128091/items/9I66MCKQ"],"itemData":{"id":3563,"type":"webpage","title":"optimizeStrata: Best stratification of a sampling frame for multipurpose... in SamplingStrata: Optimal Stratification of Sampling Frames for Multipurpose Sampling Surveys","abstract":"This function runs a set of other functions to optimise the stratification of a sampling frame","URL":"https://rdrr.io/cran/SamplingStrata/man/optimizeStrata.html","title-short":"optimizeStrata","language":"en","author":[{"family":"Barcaroli","given":"Giulio"}],"issued":{"date-parts":[["2019",5,2]]},"accessed":{"date-parts":[["2019",8,12]]}}}],"schema":"https://github.com/citation-style-language/schema/raw/master/csl-citation.json"} </w:instrText>
      </w:r>
      <w:r>
        <w:fldChar w:fldCharType="separate"/>
      </w:r>
      <w:r w:rsidR="00A514FD" w:rsidRPr="00A514FD">
        <w:t>(Barcaroli, 2019b)</w:t>
      </w:r>
      <w:r>
        <w:fldChar w:fldCharType="end"/>
      </w:r>
      <w:r>
        <w:t xml:space="preserve">.  </w:t>
      </w:r>
    </w:p>
    <w:p w14:paraId="43F16885" w14:textId="4CD84F0E" w:rsidR="0043170C" w:rsidRDefault="00AE13F0" w:rsidP="0043170C">
      <w:pPr>
        <w:pStyle w:val="Code"/>
      </w:pPr>
      <w:proofErr w:type="spellStart"/>
      <w:r>
        <w:t>Ga_</w:t>
      </w:r>
      <w:r w:rsidR="0043170C">
        <w:t>solution</w:t>
      </w:r>
      <w:proofErr w:type="spellEnd"/>
      <w:r w:rsidR="0043170C">
        <w:t xml:space="preserve"> &lt;- </w:t>
      </w:r>
      <w:proofErr w:type="spellStart"/>
      <w:proofErr w:type="gramStart"/>
      <w:r w:rsidR="0043170C">
        <w:t>optimizeStrata</w:t>
      </w:r>
      <w:proofErr w:type="spellEnd"/>
      <w:r w:rsidR="0043170C">
        <w:t>(</w:t>
      </w:r>
      <w:proofErr w:type="gramEnd"/>
      <w:r w:rsidR="0043170C">
        <w:t xml:space="preserve">errors = </w:t>
      </w:r>
      <w:proofErr w:type="spellStart"/>
      <w:r w:rsidR="0043170C">
        <w:t>CVConst</w:t>
      </w:r>
      <w:proofErr w:type="spellEnd"/>
      <w:r w:rsidR="0043170C">
        <w:t xml:space="preserve">, </w:t>
      </w:r>
    </w:p>
    <w:p w14:paraId="1F439062" w14:textId="48E689BE" w:rsidR="0043170C" w:rsidRDefault="0043170C" w:rsidP="0043170C">
      <w:pPr>
        <w:pStyle w:val="Code"/>
      </w:pPr>
      <w:r>
        <w:t xml:space="preserve">                         strata = </w:t>
      </w:r>
      <w:proofErr w:type="spellStart"/>
      <w:r>
        <w:t>AtomicStrata</w:t>
      </w:r>
      <w:proofErr w:type="spellEnd"/>
      <w:r>
        <w:t>,</w:t>
      </w:r>
    </w:p>
    <w:p w14:paraId="4FAB11BA" w14:textId="68684C5E" w:rsidR="00AE13F0" w:rsidRDefault="00AE13F0" w:rsidP="00AE13F0">
      <w:pPr>
        <w:pStyle w:val="Code"/>
        <w:ind w:firstLine="619"/>
      </w:pPr>
      <w:r>
        <w:t xml:space="preserve">                    </w:t>
      </w:r>
      <w:r w:rsidR="0043170C">
        <w:t>parallel = TRUE,</w:t>
      </w:r>
      <w:r w:rsidRPr="00AE13F0">
        <w:t xml:space="preserve"> </w:t>
      </w:r>
    </w:p>
    <w:p w14:paraId="16B0C75C" w14:textId="4D22F3C1" w:rsidR="00AE13F0" w:rsidRDefault="00AE13F0" w:rsidP="00AE13F0">
      <w:pPr>
        <w:pStyle w:val="Code"/>
        <w:ind w:firstLine="619"/>
      </w:pPr>
      <w:r>
        <w:tab/>
      </w:r>
      <w:r>
        <w:tab/>
      </w:r>
      <w:r>
        <w:tab/>
      </w:r>
      <w:proofErr w:type="spellStart"/>
      <w:r>
        <w:t>initialStrata</w:t>
      </w:r>
      <w:proofErr w:type="spellEnd"/>
      <w:r>
        <w:t>= null</w:t>
      </w:r>
    </w:p>
    <w:p w14:paraId="63F981F3" w14:textId="0E1089C3" w:rsidR="0043170C" w:rsidRDefault="00AE13F0" w:rsidP="0043170C">
      <w:pPr>
        <w:pStyle w:val="Code"/>
      </w:pPr>
      <w:r>
        <w:t xml:space="preserve">                         </w:t>
      </w:r>
      <w:proofErr w:type="spellStart"/>
      <w:r w:rsidR="0043170C">
        <w:t>iter</w:t>
      </w:r>
      <w:proofErr w:type="spellEnd"/>
      <w:r w:rsidR="0043170C">
        <w:t xml:space="preserve"> = 100,</w:t>
      </w:r>
    </w:p>
    <w:p w14:paraId="2B81ABEC" w14:textId="6855D633" w:rsidR="000F0FBA" w:rsidRDefault="000F0FBA" w:rsidP="0043170C">
      <w:pPr>
        <w:pStyle w:val="Code"/>
      </w:pPr>
      <w:r>
        <w:tab/>
      </w:r>
      <w:r>
        <w:tab/>
      </w:r>
      <w:r>
        <w:tab/>
      </w:r>
      <w:r>
        <w:tab/>
      </w:r>
      <w:proofErr w:type="spellStart"/>
      <w:r w:rsidRPr="000F0FBA">
        <w:t>realAllocation</w:t>
      </w:r>
      <w:proofErr w:type="spellEnd"/>
      <w:r w:rsidRPr="000F0FBA">
        <w:t xml:space="preserve"> = </w:t>
      </w:r>
      <w:r w:rsidR="000B3EC2">
        <w:t>False</w:t>
      </w:r>
      <w:r>
        <w:t>,</w:t>
      </w:r>
    </w:p>
    <w:p w14:paraId="75FB3CFD" w14:textId="4F8FCEB5" w:rsidR="0043170C" w:rsidRDefault="0043170C" w:rsidP="0043170C">
      <w:pPr>
        <w:pStyle w:val="Code"/>
      </w:pPr>
      <w:r>
        <w:t xml:space="preserve">                         </w:t>
      </w:r>
      <w:proofErr w:type="spellStart"/>
      <w:r>
        <w:t>writeFiles</w:t>
      </w:r>
      <w:proofErr w:type="spellEnd"/>
      <w:r>
        <w:t xml:space="preserve"> = FALSE,</w:t>
      </w:r>
    </w:p>
    <w:p w14:paraId="425F9D76" w14:textId="459C45BE" w:rsidR="0043170C" w:rsidRDefault="0043170C" w:rsidP="0043170C">
      <w:pPr>
        <w:pStyle w:val="Code"/>
      </w:pPr>
      <w:r>
        <w:t xml:space="preserve">                         </w:t>
      </w:r>
      <w:proofErr w:type="spellStart"/>
      <w:r>
        <w:t>showPlot</w:t>
      </w:r>
      <w:proofErr w:type="spellEnd"/>
      <w:r>
        <w:t xml:space="preserve"> = FALSE)</w:t>
      </w:r>
    </w:p>
    <w:p w14:paraId="692892E7" w14:textId="77777777" w:rsidR="00EE0655" w:rsidRDefault="0043170C" w:rsidP="008A4C5B">
      <w:r>
        <w:t xml:space="preserve">Although the entire results are stored in “solution”, selected </w:t>
      </w:r>
      <w:r w:rsidR="00F144D6">
        <w:t>elements</w:t>
      </w:r>
      <w:r>
        <w:t xml:space="preserve"> can be </w:t>
      </w:r>
      <w:r w:rsidR="00A517CA">
        <w:t>stored in</w:t>
      </w:r>
      <w:r>
        <w:t xml:space="preserve"> separate </w:t>
      </w:r>
      <w:r w:rsidR="00A517CA">
        <w:t>csv files</w:t>
      </w:r>
      <w:r>
        <w:t xml:space="preserve"> for convenience</w:t>
      </w:r>
      <w:r w:rsidR="00A517CA">
        <w:t xml:space="preserve"> and further analysis</w:t>
      </w:r>
      <w:r>
        <w:t>. The two major outputs are “</w:t>
      </w:r>
      <w:proofErr w:type="spellStart"/>
      <w:r>
        <w:t>aggr_strata</w:t>
      </w:r>
      <w:proofErr w:type="spellEnd"/>
      <w:r>
        <w:t>” and “indices” colum</w:t>
      </w:r>
      <w:r w:rsidR="00F26D9C">
        <w:t xml:space="preserve">ns. </w:t>
      </w:r>
    </w:p>
    <w:p w14:paraId="54989C5B" w14:textId="6D37CF50" w:rsidR="0043170C" w:rsidRDefault="0043170C" w:rsidP="0043170C">
      <w:pPr>
        <w:pStyle w:val="Code"/>
      </w:pPr>
      <w:proofErr w:type="spellStart"/>
      <w:proofErr w:type="gramStart"/>
      <w:r>
        <w:t>write.table</w:t>
      </w:r>
      <w:proofErr w:type="spellEnd"/>
      <w:proofErr w:type="gramEnd"/>
      <w:r>
        <w:t>(</w:t>
      </w:r>
      <w:proofErr w:type="spellStart"/>
      <w:r w:rsidR="00AE13F0">
        <w:t>Ga_</w:t>
      </w:r>
      <w:r>
        <w:t>solution$aggr_strata,file</w:t>
      </w:r>
      <w:proofErr w:type="spellEnd"/>
      <w:r>
        <w:t xml:space="preserve">="./aggr_strata.csv", </w:t>
      </w:r>
      <w:proofErr w:type="spellStart"/>
      <w:r>
        <w:t>sep</w:t>
      </w:r>
      <w:proofErr w:type="spellEnd"/>
      <w:r>
        <w:t>=",")</w:t>
      </w:r>
    </w:p>
    <w:p w14:paraId="7DB3333C" w14:textId="546B0F5C" w:rsidR="0043170C" w:rsidRDefault="0043170C" w:rsidP="0043170C">
      <w:pPr>
        <w:pStyle w:val="Code"/>
      </w:pPr>
      <w:proofErr w:type="spellStart"/>
      <w:proofErr w:type="gramStart"/>
      <w:r>
        <w:t>write.table</w:t>
      </w:r>
      <w:proofErr w:type="spellEnd"/>
      <w:proofErr w:type="gramEnd"/>
      <w:r>
        <w:t>(</w:t>
      </w:r>
      <w:proofErr w:type="spellStart"/>
      <w:r w:rsidR="00AE13F0">
        <w:t>Ga_</w:t>
      </w:r>
      <w:r>
        <w:t>solution$indices,file</w:t>
      </w:r>
      <w:proofErr w:type="spellEnd"/>
      <w:r>
        <w:t xml:space="preserve">="./indices.csv", </w:t>
      </w:r>
      <w:proofErr w:type="spellStart"/>
      <w:r>
        <w:t>sep</w:t>
      </w:r>
      <w:proofErr w:type="spellEnd"/>
      <w:r>
        <w:t>=",")</w:t>
      </w:r>
    </w:p>
    <w:p w14:paraId="5EC17F61" w14:textId="74D01385" w:rsidR="00637223" w:rsidRDefault="00F144D6" w:rsidP="000B3EC2">
      <w:r>
        <w:t>The stratification is presented in “indices” while “</w:t>
      </w:r>
      <w:proofErr w:type="spellStart"/>
      <w:r>
        <w:t>aggr_strata</w:t>
      </w:r>
      <w:proofErr w:type="spellEnd"/>
      <w:r>
        <w:t xml:space="preserve">” shows the number of samples allocated to each stratum along with some other details. </w:t>
      </w:r>
      <w:r w:rsidR="000B3EC2">
        <w:t>After finding the</w:t>
      </w:r>
      <w:r w:rsidR="00337B30">
        <w:t xml:space="preserve"> </w:t>
      </w:r>
      <w:r w:rsidR="00337B30" w:rsidRPr="000B3EC2">
        <w:t>optimal stratification</w:t>
      </w:r>
      <w:r w:rsidR="000B3EC2">
        <w:t>,</w:t>
      </w:r>
      <w:r w:rsidR="00337B30">
        <w:t xml:space="preserve"> the function </w:t>
      </w:r>
      <w:r w:rsidR="000B3EC2">
        <w:t>‘</w:t>
      </w:r>
      <w:proofErr w:type="spellStart"/>
      <w:r w:rsidR="00337B30">
        <w:t>updateStrata</w:t>
      </w:r>
      <w:proofErr w:type="spellEnd"/>
      <w:r w:rsidR="000B3EC2">
        <w:t>’</w:t>
      </w:r>
      <w:r w:rsidR="00337B30">
        <w:t xml:space="preserve"> is used to assign new labels to </w:t>
      </w:r>
      <w:r w:rsidR="000B3EC2">
        <w:t>the</w:t>
      </w:r>
      <w:r w:rsidR="00337B30">
        <w:t xml:space="preserve"> atomic </w:t>
      </w:r>
      <w:r w:rsidR="000B3EC2">
        <w:t>strata</w:t>
      </w:r>
      <w:r w:rsidR="00337B30">
        <w:t xml:space="preserve">. </w:t>
      </w:r>
    </w:p>
    <w:p w14:paraId="2A6D812A" w14:textId="77777777" w:rsidR="00337B30" w:rsidRDefault="00337B30" w:rsidP="00337B30">
      <w:pPr>
        <w:pStyle w:val="Code"/>
      </w:pPr>
      <w:proofErr w:type="spellStart"/>
      <w:r>
        <w:t>newstrata</w:t>
      </w:r>
      <w:proofErr w:type="spellEnd"/>
      <w:r>
        <w:t xml:space="preserve"> &lt;- </w:t>
      </w:r>
      <w:proofErr w:type="spellStart"/>
      <w:proofErr w:type="gramStart"/>
      <w:r>
        <w:t>updateStrata</w:t>
      </w:r>
      <w:proofErr w:type="spellEnd"/>
      <w:r>
        <w:t>(</w:t>
      </w:r>
      <w:proofErr w:type="spellStart"/>
      <w:proofErr w:type="gramEnd"/>
      <w:r>
        <w:t>AtomicStrata</w:t>
      </w:r>
      <w:proofErr w:type="spellEnd"/>
      <w:r>
        <w:t xml:space="preserve">, </w:t>
      </w:r>
    </w:p>
    <w:p w14:paraId="460101CC" w14:textId="77777777" w:rsidR="00337B30" w:rsidRDefault="00337B30" w:rsidP="00337B30">
      <w:pPr>
        <w:pStyle w:val="Code"/>
      </w:pPr>
      <w:r>
        <w:t xml:space="preserve">                          </w:t>
      </w:r>
      <w:proofErr w:type="spellStart"/>
      <w:r>
        <w:t>ga_solution</w:t>
      </w:r>
      <w:proofErr w:type="spellEnd"/>
      <w:r>
        <w:t xml:space="preserve">, </w:t>
      </w:r>
    </w:p>
    <w:p w14:paraId="3104E5F1" w14:textId="2FAECB46" w:rsidR="00337B30" w:rsidRDefault="00337B30" w:rsidP="000B3EC2">
      <w:pPr>
        <w:pStyle w:val="Code"/>
      </w:pPr>
      <w:r>
        <w:t xml:space="preserve">                          </w:t>
      </w:r>
      <w:proofErr w:type="spellStart"/>
      <w:r>
        <w:t>writeFiles</w:t>
      </w:r>
      <w:proofErr w:type="spellEnd"/>
      <w:r>
        <w:t xml:space="preserve"> = TRUE)</w:t>
      </w:r>
    </w:p>
    <w:p w14:paraId="40AF3474" w14:textId="35429E96" w:rsidR="009C2304" w:rsidRDefault="009C2304">
      <w:r>
        <w:lastRenderedPageBreak/>
        <w:t>The last step is to</w:t>
      </w:r>
      <w:r w:rsidR="008A1290">
        <w:t xml:space="preserve"> call </w:t>
      </w:r>
      <w:r w:rsidR="000B3EC2">
        <w:t>‘</w:t>
      </w:r>
      <w:proofErr w:type="spellStart"/>
      <w:r w:rsidR="008A1290">
        <w:t>updateFrame</w:t>
      </w:r>
      <w:proofErr w:type="spellEnd"/>
      <w:r w:rsidR="000B3EC2">
        <w:t>’</w:t>
      </w:r>
      <w:r w:rsidR="008A1290">
        <w:t xml:space="preserve"> and </w:t>
      </w:r>
      <w:r w:rsidR="000B3EC2">
        <w:t>‘</w:t>
      </w:r>
      <w:proofErr w:type="spellStart"/>
      <w:r w:rsidR="008A1290">
        <w:t>selectSample</w:t>
      </w:r>
      <w:proofErr w:type="spellEnd"/>
      <w:r w:rsidR="000B3EC2">
        <w:t>’</w:t>
      </w:r>
      <w:r>
        <w:t xml:space="preserve"> </w:t>
      </w:r>
      <w:r w:rsidR="008A1290">
        <w:t xml:space="preserve">functions in order to </w:t>
      </w:r>
      <w:r>
        <w:t xml:space="preserve">update the frame </w:t>
      </w:r>
      <w:r w:rsidR="008A1290">
        <w:t xml:space="preserve">to create primary sampling unit </w:t>
      </w:r>
      <w:r>
        <w:t>and select the sample</w:t>
      </w:r>
      <w:r w:rsidR="000B3EC2">
        <w:t>s</w:t>
      </w:r>
      <w:r>
        <w:t xml:space="preserve"> using </w:t>
      </w:r>
      <w:r w:rsidRPr="000B3EC2">
        <w:t>simple random sampling without replacement method</w:t>
      </w:r>
      <w:r>
        <w:t>.</w:t>
      </w:r>
      <w:r w:rsidR="008A1290">
        <w:t xml:space="preserve"> In this case, </w:t>
      </w:r>
      <w:proofErr w:type="spellStart"/>
      <w:r w:rsidR="008A1290">
        <w:t>CFSFrame</w:t>
      </w:r>
      <w:proofErr w:type="spellEnd"/>
      <w:r w:rsidR="008A1290">
        <w:t xml:space="preserve"> and </w:t>
      </w:r>
      <w:proofErr w:type="spellStart"/>
      <w:r w:rsidR="008A1290">
        <w:t>newstrata</w:t>
      </w:r>
      <w:proofErr w:type="spellEnd"/>
      <w:r w:rsidR="008A1290">
        <w:t xml:space="preserve"> </w:t>
      </w:r>
      <w:r w:rsidR="00337B30">
        <w:t xml:space="preserve">are inputs and the result </w:t>
      </w:r>
      <w:proofErr w:type="gramStart"/>
      <w:r w:rsidR="00337B30">
        <w:t>is</w:t>
      </w:r>
      <w:proofErr w:type="gramEnd"/>
      <w:r w:rsidR="00337B30" w:rsidRPr="000B3EC2">
        <w:t xml:space="preserve"> a data</w:t>
      </w:r>
      <w:r w:rsidR="000B3EC2">
        <w:t xml:space="preserve"> </w:t>
      </w:r>
      <w:r w:rsidR="00337B30" w:rsidRPr="000B3EC2">
        <w:t xml:space="preserve">frame containing the selected units, </w:t>
      </w:r>
      <w:r w:rsidR="000B3EC2">
        <w:t xml:space="preserve">along </w:t>
      </w:r>
      <w:r w:rsidR="00337B30" w:rsidRPr="000B3EC2">
        <w:t>with their weights</w:t>
      </w:r>
      <w:r w:rsidR="00337B30">
        <w:t xml:space="preserve">. </w:t>
      </w:r>
    </w:p>
    <w:p w14:paraId="6B1F365B" w14:textId="77777777" w:rsidR="006C5D5C" w:rsidRDefault="008A1290" w:rsidP="000B3EC2">
      <w:pPr>
        <w:pStyle w:val="Code"/>
      </w:pPr>
      <w:proofErr w:type="spellStart"/>
      <w:r w:rsidRPr="008A1290">
        <w:t>framenew_CFS</w:t>
      </w:r>
      <w:proofErr w:type="spellEnd"/>
      <w:r w:rsidRPr="008A1290">
        <w:t xml:space="preserve"> &lt;- </w:t>
      </w:r>
      <w:proofErr w:type="spellStart"/>
      <w:proofErr w:type="gramStart"/>
      <w:r w:rsidRPr="008A1290">
        <w:t>updateFrame</w:t>
      </w:r>
      <w:proofErr w:type="spellEnd"/>
      <w:r w:rsidRPr="008A1290">
        <w:t>(</w:t>
      </w:r>
      <w:proofErr w:type="spellStart"/>
      <w:proofErr w:type="gramEnd"/>
      <w:r w:rsidRPr="008A1290">
        <w:t>CFSFrame</w:t>
      </w:r>
      <w:proofErr w:type="spellEnd"/>
      <w:r w:rsidRPr="008A1290">
        <w:t xml:space="preserve">, </w:t>
      </w:r>
    </w:p>
    <w:p w14:paraId="51B0F2C6" w14:textId="77777777" w:rsidR="006C5D5C" w:rsidRDefault="006C5D5C" w:rsidP="006C5D5C">
      <w:pPr>
        <w:pStyle w:val="Code"/>
        <w:ind w:firstLine="619"/>
      </w:pPr>
      <w:r>
        <w:t xml:space="preserve">                      </w:t>
      </w:r>
      <w:proofErr w:type="spellStart"/>
      <w:r w:rsidR="008A1290" w:rsidRPr="008A1290">
        <w:t>newstrata</w:t>
      </w:r>
      <w:proofErr w:type="spellEnd"/>
      <w:r w:rsidR="008A1290" w:rsidRPr="008A1290">
        <w:t>,</w:t>
      </w:r>
    </w:p>
    <w:p w14:paraId="6C02D471" w14:textId="522F960C" w:rsidR="008A1290" w:rsidRDefault="006C5D5C" w:rsidP="006C5D5C">
      <w:pPr>
        <w:pStyle w:val="Code"/>
        <w:ind w:firstLine="619"/>
      </w:pPr>
      <w:r>
        <w:t xml:space="preserve">                      </w:t>
      </w:r>
      <w:proofErr w:type="spellStart"/>
      <w:r w:rsidR="008A1290" w:rsidRPr="008A1290">
        <w:t>writeFiles</w:t>
      </w:r>
      <w:proofErr w:type="spellEnd"/>
      <w:r w:rsidR="008A1290" w:rsidRPr="008A1290">
        <w:t>=FALSE)</w:t>
      </w:r>
    </w:p>
    <w:p w14:paraId="2EBE0EDB" w14:textId="77777777" w:rsidR="006C5D5C" w:rsidRDefault="008A1290" w:rsidP="000B3EC2">
      <w:pPr>
        <w:pStyle w:val="Code"/>
      </w:pPr>
      <w:proofErr w:type="spellStart"/>
      <w:r w:rsidRPr="008A1290">
        <w:t>sample_CFS</w:t>
      </w:r>
      <w:proofErr w:type="spellEnd"/>
      <w:r w:rsidRPr="008A1290">
        <w:t xml:space="preserve"> &lt;- </w:t>
      </w:r>
      <w:proofErr w:type="spellStart"/>
      <w:proofErr w:type="gramStart"/>
      <w:r w:rsidRPr="008A1290">
        <w:t>selectSample</w:t>
      </w:r>
      <w:proofErr w:type="spellEnd"/>
      <w:r w:rsidRPr="008A1290">
        <w:t>(</w:t>
      </w:r>
      <w:proofErr w:type="spellStart"/>
      <w:proofErr w:type="gramEnd"/>
      <w:r w:rsidRPr="008A1290">
        <w:t>framenew_CFS</w:t>
      </w:r>
      <w:proofErr w:type="spellEnd"/>
      <w:r w:rsidRPr="008A1290">
        <w:t xml:space="preserve">, </w:t>
      </w:r>
    </w:p>
    <w:p w14:paraId="762B20D3" w14:textId="77777777" w:rsidR="006C5D5C" w:rsidRDefault="006C5D5C" w:rsidP="000B3EC2">
      <w:pPr>
        <w:pStyle w:val="Code"/>
      </w:pPr>
      <w:r>
        <w:t xml:space="preserve">                           </w:t>
      </w:r>
      <w:proofErr w:type="spellStart"/>
      <w:r w:rsidR="008A1290" w:rsidRPr="008A1290">
        <w:t>ga_solution$aggr_strata</w:t>
      </w:r>
      <w:proofErr w:type="spellEnd"/>
      <w:r w:rsidR="008A1290" w:rsidRPr="008A1290">
        <w:t xml:space="preserve">, </w:t>
      </w:r>
    </w:p>
    <w:p w14:paraId="0C128659" w14:textId="77777777" w:rsidR="006C5D5C" w:rsidRDefault="006C5D5C" w:rsidP="000B3EC2">
      <w:pPr>
        <w:pStyle w:val="Code"/>
      </w:pPr>
      <w:r>
        <w:t xml:space="preserve">                           </w:t>
      </w:r>
      <w:proofErr w:type="spellStart"/>
      <w:r w:rsidR="008A1290" w:rsidRPr="008A1290">
        <w:t>writeFiles</w:t>
      </w:r>
      <w:proofErr w:type="spellEnd"/>
      <w:r w:rsidR="008A1290" w:rsidRPr="008A1290">
        <w:t xml:space="preserve">=TRUE, </w:t>
      </w:r>
    </w:p>
    <w:p w14:paraId="4DF9FFA3" w14:textId="0C200F33" w:rsidR="008A1290" w:rsidRDefault="006C5D5C" w:rsidP="000B3EC2">
      <w:pPr>
        <w:pStyle w:val="Code"/>
      </w:pPr>
      <w:r>
        <w:t xml:space="preserve">                           </w:t>
      </w:r>
      <w:r w:rsidR="008A1290" w:rsidRPr="008A1290">
        <w:t>verbatim = TRUE)</w:t>
      </w:r>
    </w:p>
    <w:p w14:paraId="40408C5F" w14:textId="1C547BB7" w:rsidR="00504A00" w:rsidRDefault="00D01F2E" w:rsidP="007E66E3">
      <w:pPr>
        <w:pStyle w:val="Heading2"/>
      </w:pPr>
      <w:bookmarkStart w:id="11" w:name="_Toc22109618"/>
      <w:r>
        <w:t>Method 1 R</w:t>
      </w:r>
      <w:r w:rsidR="00FA6850">
        <w:t>esults</w:t>
      </w:r>
      <w:bookmarkEnd w:id="11"/>
    </w:p>
    <w:p w14:paraId="46E73DE1" w14:textId="2C85B161" w:rsidR="007062EA" w:rsidRDefault="00AE13F0" w:rsidP="00B46EB4">
      <w:r>
        <w:t xml:space="preserve">In this section, the results are visualized and discussed in more detail. </w:t>
      </w:r>
      <w:r w:rsidR="00821723">
        <w:t>The o</w:t>
      </w:r>
      <w:r w:rsidR="002E6B65">
        <w:t xml:space="preserve">ptimal </w:t>
      </w:r>
      <w:r>
        <w:t xml:space="preserve">stratification and allocation </w:t>
      </w:r>
      <w:r w:rsidR="00821723">
        <w:t>produced by</w:t>
      </w:r>
      <w:r>
        <w:t xml:space="preserve"> </w:t>
      </w:r>
      <w:r w:rsidR="00821723">
        <w:t>‘</w:t>
      </w:r>
      <w:proofErr w:type="spellStart"/>
      <w:r>
        <w:t>optimizeStrata</w:t>
      </w:r>
      <w:proofErr w:type="spellEnd"/>
      <w:r w:rsidR="00821723">
        <w:t>’</w:t>
      </w:r>
      <w:r>
        <w:t xml:space="preserve"> function</w:t>
      </w:r>
      <w:r w:rsidR="002E6B65">
        <w:t xml:space="preserve"> are presented in </w:t>
      </w:r>
      <w:r w:rsidR="00821723">
        <w:t xml:space="preserve">the </w:t>
      </w:r>
      <w:r w:rsidR="002E6B65">
        <w:t>two tables “</w:t>
      </w:r>
      <w:proofErr w:type="spellStart"/>
      <w:r w:rsidR="002E6B65">
        <w:t>aggr_strata</w:t>
      </w:r>
      <w:proofErr w:type="spellEnd"/>
      <w:r w:rsidR="002E6B65">
        <w:t xml:space="preserve">”, and “indices”. </w:t>
      </w:r>
      <w:r w:rsidR="009D057F">
        <w:t xml:space="preserve">The selected rows from </w:t>
      </w:r>
      <w:r w:rsidR="002E6B65">
        <w:t xml:space="preserve">these tables </w:t>
      </w:r>
      <w:r w:rsidR="009D057F">
        <w:t xml:space="preserve">are shown in </w:t>
      </w:r>
      <w:r w:rsidR="009D057F">
        <w:fldChar w:fldCharType="begin"/>
      </w:r>
      <w:r w:rsidR="009D057F">
        <w:instrText xml:space="preserve"> REF _Ref20760778 \h  \* MERGEFORMAT </w:instrText>
      </w:r>
      <w:r w:rsidR="009D057F">
        <w:fldChar w:fldCharType="separate"/>
      </w:r>
      <w:r w:rsidR="009D057F">
        <w:t>Figure 3</w:t>
      </w:r>
      <w:r w:rsidR="009D057F">
        <w:fldChar w:fldCharType="end"/>
      </w:r>
      <w:r w:rsidR="009D057F">
        <w:t xml:space="preserve"> and </w:t>
      </w:r>
      <w:r w:rsidR="009D057F">
        <w:fldChar w:fldCharType="begin"/>
      </w:r>
      <w:r w:rsidR="009D057F">
        <w:instrText xml:space="preserve"> REF _Ref20760781 \h  \* MERGEFORMAT </w:instrText>
      </w:r>
      <w:r w:rsidR="009D057F">
        <w:fldChar w:fldCharType="separate"/>
      </w:r>
      <w:r w:rsidR="009D057F">
        <w:t>Figure 4</w:t>
      </w:r>
      <w:r w:rsidR="009D057F">
        <w:fldChar w:fldCharType="end"/>
      </w:r>
      <w:r w:rsidR="009D057F">
        <w:t xml:space="preserve">. </w:t>
      </w:r>
      <w:r w:rsidR="002E6B65">
        <w:t>“</w:t>
      </w:r>
      <w:r w:rsidR="009D057F">
        <w:t>aggr_strata</w:t>
      </w:r>
      <w:r w:rsidR="002E6B65">
        <w:t xml:space="preserve">.csv” </w:t>
      </w:r>
      <w:r w:rsidR="009D057F">
        <w:t>contains 8 columns</w:t>
      </w:r>
      <w:r w:rsidR="00F41FA6">
        <w:t xml:space="preserve">. </w:t>
      </w:r>
      <w:r w:rsidR="009D057F">
        <w:t>The first column</w:t>
      </w:r>
      <w:r w:rsidR="00302EA2">
        <w:t xml:space="preserve"> ‘STRATO’</w:t>
      </w:r>
      <w:r w:rsidR="009D057F">
        <w:t xml:space="preserve"> indicates the label </w:t>
      </w:r>
      <w:r w:rsidR="00592A8C">
        <w:t xml:space="preserve">associated with </w:t>
      </w:r>
      <w:r w:rsidR="009D057F">
        <w:t>each</w:t>
      </w:r>
      <w:r w:rsidR="002E6B65">
        <w:t xml:space="preserve"> stratum in each domain</w:t>
      </w:r>
      <w:r w:rsidR="007062EA">
        <w:t>. The algorithm assigns labels serially (starting from 1) to each stratum i</w:t>
      </w:r>
      <w:r w:rsidR="00302EA2">
        <w:t xml:space="preserve">n each domain. Therefore, there can be strata with the same labels in different domains. </w:t>
      </w:r>
    </w:p>
    <w:p w14:paraId="3F714C37" w14:textId="0FB75739" w:rsidR="00F41FA6" w:rsidRDefault="009D057F" w:rsidP="00592A8C">
      <w:r>
        <w:t>M1 and S1 are mean and standard deviation of the value</w:t>
      </w:r>
      <w:r w:rsidR="00592A8C">
        <w:t xml:space="preserve"> (i.e. the target variable)</w:t>
      </w:r>
      <w:r>
        <w:t xml:space="preserve"> </w:t>
      </w:r>
      <w:r w:rsidR="00592A8C">
        <w:t>in</w:t>
      </w:r>
      <w:r>
        <w:t xml:space="preserve"> each stratum, N is the number of units (i.e. establishments) in each stratum, CENS column shows take-all (certainty) strata </w:t>
      </w:r>
      <w:r w:rsidR="00592A8C">
        <w:t xml:space="preserve">(i.e. one if selected as take-all or certainty and </w:t>
      </w:r>
      <w:r>
        <w:t>zero otherwise</w:t>
      </w:r>
      <w:r w:rsidR="00592A8C">
        <w:t>)</w:t>
      </w:r>
      <w:r>
        <w:t>, and SOLUZ is the total number of sampling units</w:t>
      </w:r>
      <w:r w:rsidR="00592A8C">
        <w:t xml:space="preserve"> to be selected</w:t>
      </w:r>
      <w:r>
        <w:t xml:space="preserve"> from the stratum. Also, the </w:t>
      </w:r>
      <w:r w:rsidR="00592A8C">
        <w:t>number of</w:t>
      </w:r>
      <w:r>
        <w:t xml:space="preserve"> rows </w:t>
      </w:r>
      <w:r w:rsidR="00592A8C">
        <w:t>in</w:t>
      </w:r>
      <w:r>
        <w:t xml:space="preserve"> </w:t>
      </w:r>
      <w:r w:rsidR="00592A8C">
        <w:t>“</w:t>
      </w:r>
      <w:proofErr w:type="spellStart"/>
      <w:r w:rsidR="00592A8C">
        <w:t>aggr_strata</w:t>
      </w:r>
      <w:proofErr w:type="spellEnd"/>
      <w:r w:rsidR="00592A8C">
        <w:t xml:space="preserve">” </w:t>
      </w:r>
      <w:r>
        <w:t xml:space="preserve">is equal to the number of </w:t>
      </w:r>
      <w:r w:rsidR="00592A8C">
        <w:t>strata</w:t>
      </w:r>
      <w:r>
        <w:t xml:space="preserve"> </w:t>
      </w:r>
      <w:r w:rsidR="00592A8C">
        <w:t xml:space="preserve">in the </w:t>
      </w:r>
      <w:r w:rsidR="00F41FA6">
        <w:t xml:space="preserve">optimal </w:t>
      </w:r>
      <w:r w:rsidR="00592A8C">
        <w:t>solution</w:t>
      </w:r>
      <w:r w:rsidR="00F41FA6">
        <w:t>.</w:t>
      </w:r>
      <w:r w:rsidR="0013019E">
        <w:t xml:space="preserve"> </w:t>
      </w:r>
    </w:p>
    <w:p w14:paraId="6C997717" w14:textId="03D1B2CD" w:rsidR="00421229" w:rsidRDefault="00421229" w:rsidP="00421229">
      <w:pPr>
        <w:spacing w:before="0" w:line="240" w:lineRule="auto"/>
        <w:ind w:right="0"/>
      </w:pPr>
    </w:p>
    <w:p w14:paraId="643A7C05" w14:textId="3F35E034" w:rsidR="00A72A7D" w:rsidRDefault="00421229" w:rsidP="00A72A7D">
      <w:pPr>
        <w:keepNext/>
        <w:jc w:val="center"/>
      </w:pPr>
      <w:r w:rsidRPr="00421229">
        <w:rPr>
          <w:noProof/>
        </w:rPr>
        <w:lastRenderedPageBreak/>
        <w:drawing>
          <wp:inline distT="0" distB="0" distL="0" distR="0" wp14:anchorId="1504D43D" wp14:editId="74277225">
            <wp:extent cx="3240634" cy="2658625"/>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53864" cy="2669479"/>
                    </a:xfrm>
                    <a:prstGeom prst="rect">
                      <a:avLst/>
                    </a:prstGeom>
                    <a:noFill/>
                    <a:ln>
                      <a:noFill/>
                    </a:ln>
                  </pic:spPr>
                </pic:pic>
              </a:graphicData>
            </a:graphic>
          </wp:inline>
        </w:drawing>
      </w:r>
    </w:p>
    <w:p w14:paraId="1415C7EB" w14:textId="10E7009D" w:rsidR="000F1137" w:rsidRDefault="00A72A7D" w:rsidP="003B457B">
      <w:pPr>
        <w:pStyle w:val="Caption"/>
      </w:pPr>
      <w:bookmarkStart w:id="12" w:name="_Ref20760781"/>
      <w:r>
        <w:t xml:space="preserve">Figure </w:t>
      </w:r>
      <w:r w:rsidR="00FA3B62">
        <w:fldChar w:fldCharType="begin"/>
      </w:r>
      <w:r w:rsidR="00FA3B62">
        <w:instrText xml:space="preserve"> SEQ Figure \* ARABIC </w:instrText>
      </w:r>
      <w:r w:rsidR="00FA3B62">
        <w:fldChar w:fldCharType="separate"/>
      </w:r>
      <w:r w:rsidR="000F1137">
        <w:rPr>
          <w:noProof/>
        </w:rPr>
        <w:t>3</w:t>
      </w:r>
      <w:r w:rsidR="00FA3B62">
        <w:rPr>
          <w:noProof/>
        </w:rPr>
        <w:fldChar w:fldCharType="end"/>
      </w:r>
      <w:bookmarkEnd w:id="12"/>
      <w:r>
        <w:t>. Selected rows from “aggr_strata.csv” file</w:t>
      </w:r>
    </w:p>
    <w:p w14:paraId="6FE8C73C" w14:textId="77777777" w:rsidR="002817D2" w:rsidRDefault="00F41FA6" w:rsidP="00592A8C">
      <w:r>
        <w:t xml:space="preserve">The table </w:t>
      </w:r>
      <w:r w:rsidR="002E6B65">
        <w:t>of “</w:t>
      </w:r>
      <w:r w:rsidR="00BB7B87">
        <w:t>indices</w:t>
      </w:r>
      <w:r w:rsidR="002E6B65">
        <w:t>”</w:t>
      </w:r>
      <w:r>
        <w:t xml:space="preserve"> contains column x that shows </w:t>
      </w:r>
      <w:r w:rsidR="0013019E">
        <w:t xml:space="preserve">the vector of </w:t>
      </w:r>
      <w:r>
        <w:t>label</w:t>
      </w:r>
      <w:r w:rsidR="0013019E">
        <w:t>s</w:t>
      </w:r>
      <w:r>
        <w:t xml:space="preserve"> for generated strata in the optimal result. </w:t>
      </w:r>
      <w:r w:rsidR="002817D2">
        <w:t>The selected rows of “</w:t>
      </w:r>
      <w:proofErr w:type="spellStart"/>
      <w:r w:rsidR="002817D2">
        <w:t>newStrata</w:t>
      </w:r>
      <w:proofErr w:type="spellEnd"/>
      <w:r w:rsidR="002817D2">
        <w:t xml:space="preserve">” is shown in </w:t>
      </w:r>
      <w:r w:rsidR="002817D2">
        <w:fldChar w:fldCharType="begin"/>
      </w:r>
      <w:r w:rsidR="002817D2">
        <w:instrText xml:space="preserve"> REF _Ref20823078 \h </w:instrText>
      </w:r>
      <w:r w:rsidR="002817D2">
        <w:fldChar w:fldCharType="separate"/>
      </w:r>
      <w:r w:rsidR="002817D2">
        <w:t xml:space="preserve">Figure </w:t>
      </w:r>
      <w:r w:rsidR="002817D2">
        <w:rPr>
          <w:noProof/>
        </w:rPr>
        <w:t>4</w:t>
      </w:r>
      <w:r w:rsidR="002817D2">
        <w:fldChar w:fldCharType="end"/>
      </w:r>
      <w:r w:rsidR="002817D2">
        <w:t>.</w:t>
      </w:r>
    </w:p>
    <w:p w14:paraId="00030744" w14:textId="79666A45" w:rsidR="000F1137" w:rsidRDefault="002817D2" w:rsidP="00CB0EF1">
      <w:pPr>
        <w:jc w:val="center"/>
      </w:pPr>
      <w:r w:rsidRPr="00421229">
        <w:rPr>
          <w:noProof/>
        </w:rPr>
        <w:drawing>
          <wp:inline distT="0" distB="0" distL="0" distR="0" wp14:anchorId="623E0B08" wp14:editId="013A1D6F">
            <wp:extent cx="584683" cy="200178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0296" cy="2055234"/>
                    </a:xfrm>
                    <a:prstGeom prst="rect">
                      <a:avLst/>
                    </a:prstGeom>
                    <a:noFill/>
                    <a:ln>
                      <a:noFill/>
                    </a:ln>
                  </pic:spPr>
                </pic:pic>
              </a:graphicData>
            </a:graphic>
          </wp:inline>
        </w:drawing>
      </w:r>
    </w:p>
    <w:p w14:paraId="64C44D48" w14:textId="0A954450" w:rsidR="000F1137" w:rsidRPr="00421229" w:rsidRDefault="000F1137" w:rsidP="000F1137">
      <w:pPr>
        <w:pStyle w:val="Caption"/>
      </w:pPr>
      <w:bookmarkStart w:id="13" w:name="_Ref20823078"/>
      <w:r>
        <w:t xml:space="preserve">Figure </w:t>
      </w:r>
      <w:r w:rsidR="00FA3B62">
        <w:fldChar w:fldCharType="begin"/>
      </w:r>
      <w:r w:rsidR="00FA3B62">
        <w:instrText xml:space="preserve"> SEQ Figure \* ARABIC </w:instrText>
      </w:r>
      <w:r w:rsidR="00FA3B62">
        <w:fldChar w:fldCharType="separate"/>
      </w:r>
      <w:r>
        <w:rPr>
          <w:noProof/>
        </w:rPr>
        <w:t>4</w:t>
      </w:r>
      <w:r w:rsidR="00FA3B62">
        <w:rPr>
          <w:noProof/>
        </w:rPr>
        <w:fldChar w:fldCharType="end"/>
      </w:r>
      <w:bookmarkEnd w:id="13"/>
      <w:r>
        <w:t>.</w:t>
      </w:r>
      <w:r w:rsidRPr="000F1137">
        <w:t xml:space="preserve"> </w:t>
      </w:r>
      <w:r>
        <w:t>Selected rows from “indices.csv” file</w:t>
      </w:r>
    </w:p>
    <w:p w14:paraId="36DEE6AB" w14:textId="77777777" w:rsidR="001B54F2" w:rsidRDefault="001B54F2" w:rsidP="00F50E83"/>
    <w:p w14:paraId="3BA7E12C" w14:textId="708EF1CB" w:rsidR="000F1137" w:rsidRPr="000F1137" w:rsidRDefault="00BB7B87" w:rsidP="00F50E83">
      <w:r>
        <w:t>“</w:t>
      </w:r>
      <w:proofErr w:type="spellStart"/>
      <w:r>
        <w:t>newStrata</w:t>
      </w:r>
      <w:proofErr w:type="spellEnd"/>
      <w:r>
        <w:t xml:space="preserve">” </w:t>
      </w:r>
      <w:r w:rsidR="00545145">
        <w:t>table stores</w:t>
      </w:r>
      <w:r>
        <w:t xml:space="preserve"> the </w:t>
      </w:r>
      <w:r w:rsidR="00545145">
        <w:t>full list of atomic strata along with the values for all</w:t>
      </w:r>
      <w:r>
        <w:t xml:space="preserve"> auxiliary variables </w:t>
      </w:r>
      <w:r w:rsidR="00545145">
        <w:t xml:space="preserve">(i.e. </w:t>
      </w:r>
      <w:r>
        <w:t>X</w:t>
      </w:r>
      <w:r w:rsidR="00545145">
        <w:t>1, X2, …)</w:t>
      </w:r>
      <w:r>
        <w:t xml:space="preserve"> </w:t>
      </w:r>
      <w:r w:rsidR="00545145">
        <w:t xml:space="preserve">as well as the labels (i.e. LABEL column) </w:t>
      </w:r>
      <w:r w:rsidR="00F50E83">
        <w:t>reflecting the</w:t>
      </w:r>
      <w:r w:rsidR="00545145">
        <w:t xml:space="preserve"> allocation </w:t>
      </w:r>
      <w:r w:rsidR="00F50E83">
        <w:t xml:space="preserve">of each atomic stratum </w:t>
      </w:r>
      <w:r w:rsidR="00545145">
        <w:t xml:space="preserve">to the optimal strata. In other words, </w:t>
      </w:r>
      <w:r w:rsidR="00084BB1">
        <w:t>the</w:t>
      </w:r>
      <w:r w:rsidR="00545145">
        <w:t xml:space="preserve"> atomic strata labeled 1 form the first </w:t>
      </w:r>
      <w:r w:rsidR="00545145">
        <w:lastRenderedPageBreak/>
        <w:t>stratum</w:t>
      </w:r>
      <w:r w:rsidR="00F50E83">
        <w:t xml:space="preserve"> and so on</w:t>
      </w:r>
      <w:r w:rsidR="00545145">
        <w:t xml:space="preserve">. </w:t>
      </w:r>
      <w:r w:rsidR="00F50E83">
        <w:t>S</w:t>
      </w:r>
      <w:r w:rsidR="005E2C1C">
        <w:t xml:space="preserve">elected rows </w:t>
      </w:r>
      <w:r w:rsidR="00F50E83">
        <w:t>from</w:t>
      </w:r>
      <w:r w:rsidR="005E2C1C">
        <w:t xml:space="preserve"> “</w:t>
      </w:r>
      <w:proofErr w:type="spellStart"/>
      <w:r w:rsidR="005E2C1C">
        <w:t>newStrata</w:t>
      </w:r>
      <w:proofErr w:type="spellEnd"/>
      <w:r w:rsidR="005E2C1C">
        <w:t xml:space="preserve">” is shown in </w:t>
      </w:r>
      <w:r w:rsidR="005E2C1C">
        <w:fldChar w:fldCharType="begin"/>
      </w:r>
      <w:r w:rsidR="005E2C1C">
        <w:instrText xml:space="preserve"> REF _Ref20823048 \h </w:instrText>
      </w:r>
      <w:r w:rsidR="005E2C1C">
        <w:fldChar w:fldCharType="separate"/>
      </w:r>
      <w:r w:rsidR="005E2C1C">
        <w:t xml:space="preserve">Figure </w:t>
      </w:r>
      <w:r w:rsidR="005E2C1C">
        <w:rPr>
          <w:noProof/>
        </w:rPr>
        <w:t>5</w:t>
      </w:r>
      <w:r w:rsidR="005E2C1C">
        <w:fldChar w:fldCharType="end"/>
      </w:r>
      <w:r w:rsidR="002817D2">
        <w:t>.</w:t>
      </w:r>
    </w:p>
    <w:p w14:paraId="7DE73A05" w14:textId="77777777" w:rsidR="00A13922" w:rsidRDefault="00A13922" w:rsidP="00F50E83">
      <w:pPr>
        <w:keepNext/>
        <w:spacing w:before="0" w:line="240" w:lineRule="auto"/>
        <w:ind w:right="0"/>
        <w:jc w:val="center"/>
      </w:pPr>
      <w:r w:rsidRPr="00A13922">
        <w:rPr>
          <w:noProof/>
          <w:lang w:bidi="ar-SA"/>
        </w:rPr>
        <w:drawing>
          <wp:inline distT="0" distB="0" distL="0" distR="0" wp14:anchorId="74F6BEB8" wp14:editId="2F5B07C7">
            <wp:extent cx="5343525" cy="253873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4777" cy="2539325"/>
                    </a:xfrm>
                    <a:prstGeom prst="rect">
                      <a:avLst/>
                    </a:prstGeom>
                    <a:noFill/>
                    <a:ln>
                      <a:noFill/>
                    </a:ln>
                  </pic:spPr>
                </pic:pic>
              </a:graphicData>
            </a:graphic>
          </wp:inline>
        </w:drawing>
      </w:r>
    </w:p>
    <w:p w14:paraId="648DE80B" w14:textId="09989815" w:rsidR="00A13922" w:rsidRDefault="00A13922" w:rsidP="00F50E83">
      <w:pPr>
        <w:pStyle w:val="Caption"/>
      </w:pPr>
      <w:bookmarkStart w:id="14" w:name="_Ref20823048"/>
      <w:r>
        <w:t xml:space="preserve">Figure </w:t>
      </w:r>
      <w:r w:rsidR="00FA3B62">
        <w:fldChar w:fldCharType="begin"/>
      </w:r>
      <w:r w:rsidR="00FA3B62">
        <w:instrText xml:space="preserve"> SEQ Figure \* ARABIC </w:instrText>
      </w:r>
      <w:r w:rsidR="00FA3B62">
        <w:fldChar w:fldCharType="separate"/>
      </w:r>
      <w:r>
        <w:rPr>
          <w:noProof/>
        </w:rPr>
        <w:t>5</w:t>
      </w:r>
      <w:r w:rsidR="00FA3B62">
        <w:rPr>
          <w:noProof/>
        </w:rPr>
        <w:fldChar w:fldCharType="end"/>
      </w:r>
      <w:bookmarkEnd w:id="14"/>
      <w:r>
        <w:t xml:space="preserve">. Selected rows from </w:t>
      </w:r>
      <w:r w:rsidR="00293AFB">
        <w:t>“</w:t>
      </w:r>
      <w:r w:rsidR="00293AFB" w:rsidRPr="00A13922">
        <w:t>newStrata.csv</w:t>
      </w:r>
      <w:r>
        <w:t>” file</w:t>
      </w:r>
    </w:p>
    <w:p w14:paraId="2906D14C" w14:textId="0D025C3F" w:rsidR="0013019E" w:rsidRPr="003B457B" w:rsidRDefault="00084BB1" w:rsidP="00F50E83">
      <w:r>
        <w:t>Randomly selected units are listed in</w:t>
      </w:r>
      <w:r w:rsidR="00BB7B87">
        <w:t xml:space="preserve"> “</w:t>
      </w:r>
      <w:proofErr w:type="spellStart"/>
      <w:r w:rsidR="00BB7B87">
        <w:t>sample_CFS</w:t>
      </w:r>
      <w:proofErr w:type="spellEnd"/>
      <w:r w:rsidR="00BB7B87">
        <w:t>”</w:t>
      </w:r>
      <w:r w:rsidR="005E2C1C">
        <w:t>.</w:t>
      </w:r>
      <w:r w:rsidR="00FA3B62">
        <w:t xml:space="preserve"> The</w:t>
      </w:r>
      <w:r w:rsidR="00D33915">
        <w:t xml:space="preserve"> </w:t>
      </w:r>
      <w:r w:rsidR="00FA3B62">
        <w:t>c</w:t>
      </w:r>
      <w:r w:rsidR="00724FF9">
        <w:t>olumn FPC indicates the total number of sampling units from the stratum divided by the total number of units (population) in the stratum.</w:t>
      </w:r>
      <w:r w:rsidR="005E2C1C">
        <w:t xml:space="preserve"> </w:t>
      </w:r>
      <w:r w:rsidR="00FA3B62">
        <w:t>Weight column is the inverse of the probability of inclusion for each unit in the sample (higher weight means lower probability and vice versa)</w:t>
      </w:r>
      <w:r w:rsidR="005E2C1C">
        <w:t xml:space="preserve">. </w:t>
      </w:r>
      <w:r w:rsidR="00FA3B62">
        <w:t>S</w:t>
      </w:r>
      <w:r w:rsidR="005E2C1C">
        <w:t xml:space="preserve">elected rows </w:t>
      </w:r>
      <w:r w:rsidR="00FA3B62">
        <w:t>from</w:t>
      </w:r>
      <w:r w:rsidR="005E2C1C">
        <w:t xml:space="preserve"> “</w:t>
      </w:r>
      <w:proofErr w:type="spellStart"/>
      <w:r w:rsidR="005E2C1C">
        <w:t>sample_CFS</w:t>
      </w:r>
      <w:proofErr w:type="spellEnd"/>
      <w:r w:rsidR="005E2C1C">
        <w:t xml:space="preserve">” </w:t>
      </w:r>
      <w:r w:rsidR="00FA3B62">
        <w:t>are</w:t>
      </w:r>
      <w:r w:rsidR="005E2C1C">
        <w:t xml:space="preserve"> shown in </w:t>
      </w:r>
      <w:r w:rsidR="005E2C1C">
        <w:fldChar w:fldCharType="begin"/>
      </w:r>
      <w:r w:rsidR="005E2C1C">
        <w:instrText xml:space="preserve"> REF _Ref20822925 \h </w:instrText>
      </w:r>
      <w:r w:rsidR="005E2C1C">
        <w:fldChar w:fldCharType="separate"/>
      </w:r>
      <w:r w:rsidR="005E2C1C">
        <w:t xml:space="preserve">Figure </w:t>
      </w:r>
      <w:r w:rsidR="005E2C1C">
        <w:rPr>
          <w:noProof/>
        </w:rPr>
        <w:t>6</w:t>
      </w:r>
      <w:r w:rsidR="005E2C1C">
        <w:fldChar w:fldCharType="end"/>
      </w:r>
      <w:r w:rsidR="005E2C1C">
        <w:t>.</w:t>
      </w:r>
    </w:p>
    <w:p w14:paraId="58973D71" w14:textId="77777777" w:rsidR="00A13922" w:rsidRDefault="00A13922" w:rsidP="00084BB1">
      <w:pPr>
        <w:keepNext/>
        <w:spacing w:before="0" w:line="240" w:lineRule="auto"/>
        <w:ind w:right="0"/>
        <w:jc w:val="center"/>
      </w:pPr>
      <w:r w:rsidRPr="00A13922">
        <w:rPr>
          <w:noProof/>
          <w:lang w:bidi="ar-SA"/>
        </w:rPr>
        <w:lastRenderedPageBreak/>
        <w:drawing>
          <wp:inline distT="0" distB="0" distL="0" distR="0" wp14:anchorId="527182AD" wp14:editId="0636298F">
            <wp:extent cx="5523230" cy="2930245"/>
            <wp:effectExtent l="0" t="0" r="127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075" cy="2946079"/>
                    </a:xfrm>
                    <a:prstGeom prst="rect">
                      <a:avLst/>
                    </a:prstGeom>
                    <a:noFill/>
                    <a:ln>
                      <a:noFill/>
                    </a:ln>
                  </pic:spPr>
                </pic:pic>
              </a:graphicData>
            </a:graphic>
          </wp:inline>
        </w:drawing>
      </w:r>
    </w:p>
    <w:p w14:paraId="3D1D00E0" w14:textId="7A4D8757" w:rsidR="00A13922" w:rsidRDefault="00A13922">
      <w:pPr>
        <w:pStyle w:val="Caption"/>
      </w:pPr>
      <w:bookmarkStart w:id="15" w:name="_Ref20822925"/>
      <w:r>
        <w:t xml:space="preserve">Figure </w:t>
      </w:r>
      <w:r w:rsidR="00FA3B62">
        <w:fldChar w:fldCharType="begin"/>
      </w:r>
      <w:r w:rsidR="00FA3B62">
        <w:instrText xml:space="preserve"> SEQ Figure \* ARABIC </w:instrText>
      </w:r>
      <w:r w:rsidR="00FA3B62">
        <w:fldChar w:fldCharType="separate"/>
      </w:r>
      <w:r>
        <w:rPr>
          <w:noProof/>
        </w:rPr>
        <w:t>6</w:t>
      </w:r>
      <w:r w:rsidR="00FA3B62">
        <w:rPr>
          <w:noProof/>
        </w:rPr>
        <w:fldChar w:fldCharType="end"/>
      </w:r>
      <w:bookmarkEnd w:id="15"/>
      <w:r>
        <w:t>.</w:t>
      </w:r>
      <w:r w:rsidRPr="00A13922">
        <w:t xml:space="preserve"> </w:t>
      </w:r>
      <w:r>
        <w:t>Selected rows from “</w:t>
      </w:r>
      <w:r w:rsidR="00293AFB" w:rsidRPr="00293AFB">
        <w:t>sample_CFS</w:t>
      </w:r>
      <w:r>
        <w:t>.csv” file</w:t>
      </w:r>
    </w:p>
    <w:p w14:paraId="5EA5A727" w14:textId="77777777" w:rsidR="000F0FBA" w:rsidRDefault="000F0FBA" w:rsidP="00084BB1">
      <w:pPr>
        <w:spacing w:before="0" w:line="240" w:lineRule="auto"/>
        <w:ind w:right="0"/>
        <w:jc w:val="center"/>
      </w:pPr>
    </w:p>
    <w:p w14:paraId="7804D0B4" w14:textId="7D8126F5" w:rsidR="00A13922" w:rsidRDefault="000F0FBA" w:rsidP="00084BB1">
      <w:r>
        <w:t xml:space="preserve">The summary of result from </w:t>
      </w:r>
      <w:proofErr w:type="spellStart"/>
      <w:r>
        <w:t>optimizeStrata</w:t>
      </w:r>
      <w:proofErr w:type="spellEnd"/>
      <w:r>
        <w:t xml:space="preserve"> function is assigned to </w:t>
      </w:r>
      <w:r w:rsidR="00291A49">
        <w:t>G</w:t>
      </w:r>
      <w:r>
        <w:t xml:space="preserve">a-solution </w:t>
      </w:r>
      <w:r w:rsidR="00291A49">
        <w:t xml:space="preserve">variable and is </w:t>
      </w:r>
      <w:r w:rsidR="008152BD">
        <w:t>printed in R console once the process completes</w:t>
      </w:r>
      <w:r w:rsidR="00291A49">
        <w:t xml:space="preserve">. The summary of the </w:t>
      </w:r>
      <w:r w:rsidR="008152BD">
        <w:t>results for two</w:t>
      </w:r>
      <w:r w:rsidR="00291A49">
        <w:t xml:space="preserve"> domains is presented in </w:t>
      </w:r>
      <w:r w:rsidR="00291A49">
        <w:fldChar w:fldCharType="begin"/>
      </w:r>
      <w:r w:rsidR="00291A49">
        <w:instrText xml:space="preserve"> REF _Ref20826531 \h </w:instrText>
      </w:r>
      <w:r w:rsidR="00084BB1">
        <w:instrText xml:space="preserve"> \* MERGEFORMAT </w:instrText>
      </w:r>
      <w:r w:rsidR="00291A49">
        <w:fldChar w:fldCharType="separate"/>
      </w:r>
      <w:r w:rsidR="00291A49">
        <w:t xml:space="preserve">Figure </w:t>
      </w:r>
      <w:r w:rsidR="00291A49">
        <w:rPr>
          <w:noProof/>
        </w:rPr>
        <w:t>7</w:t>
      </w:r>
      <w:r w:rsidR="00291A49">
        <w:fldChar w:fldCharType="end"/>
      </w:r>
      <w:r w:rsidR="00291A49">
        <w:t xml:space="preserve">. </w:t>
      </w:r>
    </w:p>
    <w:p w14:paraId="5B9EB6D4" w14:textId="77777777" w:rsidR="000F0FBA" w:rsidRDefault="003B457B" w:rsidP="000F43E5">
      <w:pPr>
        <w:keepNext/>
        <w:spacing w:before="0" w:line="240" w:lineRule="auto"/>
        <w:ind w:right="0"/>
        <w:jc w:val="center"/>
      </w:pPr>
      <w:r>
        <w:br w:type="page"/>
      </w:r>
      <w:bookmarkStart w:id="16" w:name="_GoBack"/>
      <w:r w:rsidR="000F0FBA">
        <w:rPr>
          <w:noProof/>
          <w:lang w:bidi="ar-SA"/>
        </w:rPr>
        <w:lastRenderedPageBreak/>
        <w:drawing>
          <wp:inline distT="0" distB="0" distL="0" distR="0" wp14:anchorId="3AF90632" wp14:editId="48DAD17B">
            <wp:extent cx="3667820" cy="4683318"/>
            <wp:effectExtent l="0" t="0" r="889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78786" cy="4697320"/>
                    </a:xfrm>
                    <a:prstGeom prst="rect">
                      <a:avLst/>
                    </a:prstGeom>
                  </pic:spPr>
                </pic:pic>
              </a:graphicData>
            </a:graphic>
          </wp:inline>
        </w:drawing>
      </w:r>
      <w:bookmarkEnd w:id="16"/>
    </w:p>
    <w:p w14:paraId="14CB9207" w14:textId="30293DFB" w:rsidR="003B457B" w:rsidRDefault="000F0FBA" w:rsidP="000C35CE">
      <w:pPr>
        <w:pStyle w:val="Caption"/>
      </w:pPr>
      <w:bookmarkStart w:id="17" w:name="_Ref20826531"/>
      <w:r>
        <w:t xml:space="preserve">Figure </w:t>
      </w:r>
      <w:r w:rsidR="00FA3B62">
        <w:fldChar w:fldCharType="begin"/>
      </w:r>
      <w:r w:rsidR="00FA3B62">
        <w:instrText xml:space="preserve"> SEQ Figure \* ARABIC </w:instrText>
      </w:r>
      <w:r w:rsidR="00FA3B62">
        <w:fldChar w:fldCharType="separate"/>
      </w:r>
      <w:r>
        <w:rPr>
          <w:noProof/>
        </w:rPr>
        <w:t>7</w:t>
      </w:r>
      <w:r w:rsidR="00FA3B62">
        <w:rPr>
          <w:noProof/>
        </w:rPr>
        <w:fldChar w:fldCharType="end"/>
      </w:r>
      <w:bookmarkEnd w:id="17"/>
      <w:r>
        <w:t xml:space="preserve">. Summary of </w:t>
      </w:r>
      <w:proofErr w:type="spellStart"/>
      <w:r>
        <w:t>Ga_solution</w:t>
      </w:r>
      <w:proofErr w:type="spellEnd"/>
    </w:p>
    <w:p w14:paraId="4698042A" w14:textId="77777777" w:rsidR="00A13922" w:rsidRDefault="00A13922">
      <w:pPr>
        <w:spacing w:before="0" w:line="240" w:lineRule="auto"/>
        <w:ind w:right="0"/>
      </w:pPr>
    </w:p>
    <w:p w14:paraId="5A436D2C" w14:textId="7D37857D" w:rsidR="005873D8" w:rsidRPr="007E66E3" w:rsidRDefault="002216C4" w:rsidP="007E66E3">
      <w:pPr>
        <w:pStyle w:val="Heading1"/>
      </w:pPr>
      <w:bookmarkStart w:id="18" w:name="_Toc14272734"/>
      <w:bookmarkStart w:id="19" w:name="_Toc22109619"/>
      <w:r w:rsidRPr="007E66E3">
        <w:t>Method 2: Optimal stratification and allocation using Genetic Algorithm and Simulated Annealing</w:t>
      </w:r>
      <w:bookmarkEnd w:id="18"/>
      <w:bookmarkEnd w:id="19"/>
    </w:p>
    <w:p w14:paraId="42A33A7C" w14:textId="3E1605E6" w:rsidR="00E771F2" w:rsidRDefault="00CA170E" w:rsidP="00E771F2">
      <w:pPr>
        <w:rPr>
          <w:noProof/>
        </w:rPr>
      </w:pPr>
      <w:r>
        <w:rPr>
          <w:rFonts w:eastAsia="Times New Roman"/>
          <w:noProof/>
          <w:lang w:bidi="ar-SA"/>
        </w:rPr>
        <w:fldChar w:fldCharType="begin"/>
      </w:r>
      <w:r w:rsidR="00243D2A">
        <w:rPr>
          <w:rFonts w:eastAsia="Times New Roman"/>
          <w:noProof/>
          <w:lang w:bidi="ar-SA"/>
        </w:rPr>
        <w:instrText xml:space="preserve"> ADDIN ZOTERO_ITEM CSL_CITATION {"citationID":"rZgxLckO","properties":{"formattedCitation":"(Lisic, Sang, Zhu, &amp; Zimmer, 2018)","plainCitation":"(Lisic, Sang, Zhu, &amp; Zimmer, 2018)","dontUpdate":true,"noteIndex":0},"citationItems":[{"id":3109,"uris":["http://zotero.org/groups/2128091/items/ZFDWF4IG"],"uri":["http://zotero.org/groups/2128091/items/ZFDWF4IG"],"itemData":{"id":3109,"type":"article-journal","title":"Optimal Stratification and Allocation for the June Agricultural Survey","container-title":"Journal of Official Statistics","page":"121-148","volume":"34","issue":"1","source":"Crossref","DOI":"10.1515/jos-2018-0007","ISSN":"2001-7367","language":"en","author":[{"family":"Lisic","given":"Jonathan"},{"family":"Sang","given":"Hejian"},{"family":"Zhu","given":"Zhengyuan"},{"family":"Zimmer","given":"Stephanie"}],"issued":{"date-parts":[["2018",3,1]]}}}],"schema":"https://github.com/citation-style-language/schema/raw/master/csl-citation.json"} </w:instrText>
      </w:r>
      <w:r>
        <w:rPr>
          <w:rFonts w:eastAsia="Times New Roman"/>
          <w:noProof/>
          <w:lang w:bidi="ar-SA"/>
        </w:rPr>
        <w:fldChar w:fldCharType="separate"/>
      </w:r>
      <w:r w:rsidRPr="00CA170E">
        <w:t>Lisic</w:t>
      </w:r>
      <w:r>
        <w:t xml:space="preserve"> et al.</w:t>
      </w:r>
      <w:r w:rsidRPr="00CA170E">
        <w:t xml:space="preserve"> </w:t>
      </w:r>
      <w:r>
        <w:t>(</w:t>
      </w:r>
      <w:r w:rsidRPr="00CA170E">
        <w:t>2018)</w:t>
      </w:r>
      <w:r>
        <w:rPr>
          <w:rFonts w:eastAsia="Times New Roman"/>
          <w:noProof/>
          <w:lang w:bidi="ar-SA"/>
        </w:rPr>
        <w:fldChar w:fldCharType="end"/>
      </w:r>
      <w:r>
        <w:rPr>
          <w:rFonts w:eastAsia="Times New Roman"/>
          <w:noProof/>
          <w:lang w:bidi="ar-SA"/>
        </w:rPr>
        <w:t xml:space="preserve"> proposed an</w:t>
      </w:r>
      <w:r w:rsidR="00F40B1A" w:rsidRPr="00F40B1A">
        <w:rPr>
          <w:rFonts w:eastAsia="Times New Roman"/>
          <w:noProof/>
          <w:lang w:bidi="ar-SA"/>
        </w:rPr>
        <w:t xml:space="preserve"> optimal stratification and allocation method based on simulated annealing that considers coefficient of variance and fixed sample size constraints</w:t>
      </w:r>
      <w:r>
        <w:rPr>
          <w:rFonts w:eastAsia="Times New Roman"/>
          <w:noProof/>
          <w:lang w:bidi="ar-SA"/>
        </w:rPr>
        <w:t xml:space="preserve">. </w:t>
      </w:r>
      <w:r w:rsidR="006D3693">
        <w:rPr>
          <w:rFonts w:eastAsia="Times New Roman"/>
          <w:noProof/>
          <w:lang w:bidi="ar-SA"/>
        </w:rPr>
        <w:t>This</w:t>
      </w:r>
      <w:r>
        <w:rPr>
          <w:rFonts w:eastAsia="Times New Roman"/>
          <w:noProof/>
          <w:lang w:bidi="ar-SA"/>
        </w:rPr>
        <w:t xml:space="preserve"> method minimizes </w:t>
      </w:r>
      <w:r w:rsidR="006D3693">
        <w:rPr>
          <w:noProof/>
        </w:rPr>
        <w:t>sum of penalties of deviations from the target CVs as a proxy for quality constraints</w:t>
      </w:r>
      <w:r w:rsidR="00E968FD">
        <w:rPr>
          <w:noProof/>
        </w:rPr>
        <w:t xml:space="preserve">. </w:t>
      </w:r>
    </w:p>
    <w:p w14:paraId="7FFB7CF0" w14:textId="6BF68784" w:rsidR="00E771F2" w:rsidRDefault="00E771F2" w:rsidP="00E771F2">
      <w:pPr>
        <w:rPr>
          <w:noProof/>
        </w:rPr>
      </w:pPr>
      <w:r>
        <w:rPr>
          <w:noProof/>
        </w:rPr>
        <w:t xml:space="preserve">Simulated annealing (SA) heuristic is used to minimze the objective function. Simulated annealing </w:t>
      </w:r>
      <w:r>
        <w:t xml:space="preserve">is a stochastic optimization process that </w:t>
      </w:r>
      <w:r>
        <w:rPr>
          <w:noProof/>
        </w:rPr>
        <w:t>allows the objective function to explore</w:t>
      </w:r>
      <w:r w:rsidR="00C44422">
        <w:rPr>
          <w:noProof/>
        </w:rPr>
        <w:t xml:space="preserve"> some </w:t>
      </w:r>
      <w:r w:rsidR="00C44422">
        <w:rPr>
          <w:noProof/>
        </w:rPr>
        <w:lastRenderedPageBreak/>
        <w:t xml:space="preserve">randomly generated </w:t>
      </w:r>
      <w:r>
        <w:rPr>
          <w:noProof/>
        </w:rPr>
        <w:t xml:space="preserve">nonoptimal states. </w:t>
      </w:r>
      <w:r w:rsidR="00C44422">
        <w:rPr>
          <w:noProof/>
        </w:rPr>
        <w:t xml:space="preserve">In each </w:t>
      </w:r>
      <w:r w:rsidR="00E968FD">
        <w:rPr>
          <w:noProof/>
        </w:rPr>
        <w:t>iteration</w:t>
      </w:r>
      <w:r w:rsidR="00C44422">
        <w:rPr>
          <w:noProof/>
        </w:rPr>
        <w:t xml:space="preserve">, </w:t>
      </w:r>
      <w:r w:rsidR="00E968FD">
        <w:rPr>
          <w:noProof/>
        </w:rPr>
        <w:t>a</w:t>
      </w:r>
      <w:r>
        <w:rPr>
          <w:noProof/>
        </w:rPr>
        <w:t xml:space="preserve"> primary sampling unit (PSU) is exchanged</w:t>
      </w:r>
      <w:r w:rsidR="00C44422">
        <w:rPr>
          <w:noProof/>
        </w:rPr>
        <w:t xml:space="preserve"> </w:t>
      </w:r>
      <w:r>
        <w:rPr>
          <w:noProof/>
        </w:rPr>
        <w:t xml:space="preserve">by choosing a stratum to </w:t>
      </w:r>
      <w:r w:rsidR="00C44422">
        <w:rPr>
          <w:noProof/>
        </w:rPr>
        <w:t xml:space="preserve">lose and another stratun to </w:t>
      </w:r>
      <w:r>
        <w:rPr>
          <w:noProof/>
        </w:rPr>
        <w:t xml:space="preserve">accept </w:t>
      </w:r>
      <w:r w:rsidR="00E968FD">
        <w:rPr>
          <w:noProof/>
        </w:rPr>
        <w:t>a</w:t>
      </w:r>
      <w:r>
        <w:rPr>
          <w:noProof/>
        </w:rPr>
        <w:t xml:space="preserve"> PSU. The algorithm stops after a specified number of iterations or when the threshold is met. </w:t>
      </w:r>
    </w:p>
    <w:p w14:paraId="334C3614" w14:textId="77777777" w:rsidR="003B457B" w:rsidRDefault="00E968FD" w:rsidP="00EF6FA6">
      <w:pPr>
        <w:rPr>
          <w:noProof/>
        </w:rPr>
      </w:pPr>
      <w:r>
        <w:rPr>
          <w:noProof/>
        </w:rPr>
        <w:t xml:space="preserve">The sample size needs to be determined prior to running the model. Additionally, an initial solution (a stratification and allocation that meets the CV constraints) is needed for which the authors use k-means clustering method. </w:t>
      </w:r>
      <w:r w:rsidR="00E771F2">
        <w:rPr>
          <w:noProof/>
        </w:rPr>
        <w:t xml:space="preserve">K-means is a clustering heursitic that does not perform any optimization in terms of CV or sample size. </w:t>
      </w:r>
      <w:r>
        <w:rPr>
          <w:noProof/>
        </w:rPr>
        <w:t>On the other hand, the quality of the final solution resulted from Simulated Annealing depends on the quality of the initial solution (</w:t>
      </w:r>
      <w:r w:rsidR="00EF6FA6">
        <w:rPr>
          <w:noProof/>
        </w:rPr>
        <w:t xml:space="preserve">i.e. a higher quality initial solution is expected to result in a higher quality final solution). </w:t>
      </w:r>
    </w:p>
    <w:p w14:paraId="5B86E1B0" w14:textId="47B4E703" w:rsidR="00EF6FA6" w:rsidRDefault="00EF6FA6" w:rsidP="00EF6FA6">
      <w:pPr>
        <w:rPr>
          <w:noProof/>
        </w:rPr>
      </w:pPr>
      <w:r>
        <w:rPr>
          <w:noProof/>
        </w:rPr>
        <w:t xml:space="preserve">Therefore, combining the optimal stratification and allocation based on GA and the SA methods is expected to result in a higher qulity solution compared to each method individually. </w:t>
      </w:r>
    </w:p>
    <w:p w14:paraId="719C887C" w14:textId="557467B6" w:rsidR="00EF6FA6" w:rsidRDefault="00EF6FA6" w:rsidP="008152BD">
      <w:pPr>
        <w:rPr>
          <w:noProof/>
        </w:rPr>
      </w:pPr>
      <w:r>
        <w:rPr>
          <w:noProof/>
        </w:rPr>
        <w:t xml:space="preserve">The method discussed in this section uses the GA based method to find a feasible solution that meets the CV constraints with minimum sample size. </w:t>
      </w:r>
      <w:r w:rsidR="00A41D5A">
        <w:rPr>
          <w:noProof/>
        </w:rPr>
        <w:t xml:space="preserve">Then, the optimal stratification </w:t>
      </w:r>
      <w:r w:rsidR="008152BD">
        <w:rPr>
          <w:noProof/>
        </w:rPr>
        <w:t>and sample size from the</w:t>
      </w:r>
      <w:r w:rsidR="00A41D5A">
        <w:rPr>
          <w:noProof/>
        </w:rPr>
        <w:t xml:space="preserve"> GA solution is used as initial stratification </w:t>
      </w:r>
      <w:r w:rsidR="008152BD">
        <w:rPr>
          <w:noProof/>
        </w:rPr>
        <w:t xml:space="preserve">and sample size for the SA based </w:t>
      </w:r>
      <w:r w:rsidR="00A41D5A">
        <w:rPr>
          <w:noProof/>
        </w:rPr>
        <w:t>method.</w:t>
      </w:r>
      <w:r w:rsidR="008152BD">
        <w:rPr>
          <w:noProof/>
        </w:rPr>
        <w:t xml:space="preserve"> </w:t>
      </w:r>
      <w:r>
        <w:rPr>
          <w:noProof/>
        </w:rPr>
        <w:t xml:space="preserve">The SA based method </w:t>
      </w:r>
      <w:r w:rsidR="00136D5A">
        <w:rPr>
          <w:noProof/>
        </w:rPr>
        <w:t xml:space="preserve">further improves the </w:t>
      </w:r>
      <w:r w:rsidR="008152BD">
        <w:rPr>
          <w:noProof/>
        </w:rPr>
        <w:t xml:space="preserve">stratification and allocation </w:t>
      </w:r>
      <w:r w:rsidR="001E28AB">
        <w:rPr>
          <w:noProof/>
        </w:rPr>
        <w:t>to</w:t>
      </w:r>
      <w:r w:rsidR="00136D5A">
        <w:rPr>
          <w:noProof/>
        </w:rPr>
        <w:t xml:space="preserve"> </w:t>
      </w:r>
      <w:r w:rsidR="001E28AB">
        <w:rPr>
          <w:noProof/>
        </w:rPr>
        <w:t>minimize</w:t>
      </w:r>
      <w:r w:rsidR="00136D5A">
        <w:rPr>
          <w:noProof/>
        </w:rPr>
        <w:t xml:space="preserve"> CV while keeping the sample size constant. </w:t>
      </w:r>
    </w:p>
    <w:p w14:paraId="60E5D7E5" w14:textId="4E373438" w:rsidR="002216C4" w:rsidRDefault="00C63303" w:rsidP="007E66E3">
      <w:pPr>
        <w:pStyle w:val="Heading2"/>
      </w:pPr>
      <w:bookmarkStart w:id="20" w:name="_Toc22109620"/>
      <w:r>
        <w:t xml:space="preserve">Method 2 </w:t>
      </w:r>
      <w:r w:rsidR="00182B90">
        <w:t>p</w:t>
      </w:r>
      <w:r>
        <w:t>rocedure</w:t>
      </w:r>
      <w:bookmarkEnd w:id="20"/>
    </w:p>
    <w:p w14:paraId="53199F2F" w14:textId="3E479A46" w:rsidR="00C63303" w:rsidRDefault="00C63303" w:rsidP="00C63303">
      <w:r>
        <w:t xml:space="preserve">After </w:t>
      </w:r>
      <w:r w:rsidR="00F500A9">
        <w:t xml:space="preserve">installing </w:t>
      </w:r>
      <w:r>
        <w:t>“</w:t>
      </w:r>
      <w:proofErr w:type="spellStart"/>
      <w:r>
        <w:t>SamplingStrata</w:t>
      </w:r>
      <w:proofErr w:type="spellEnd"/>
      <w:r>
        <w:t>” package</w:t>
      </w:r>
      <w:r w:rsidR="00136D5A">
        <w:t xml:space="preserve"> (see the instructions in </w:t>
      </w:r>
      <w:r w:rsidR="00136D5A">
        <w:fldChar w:fldCharType="begin"/>
      </w:r>
      <w:r w:rsidR="00136D5A">
        <w:instrText xml:space="preserve"> REF _Ref16002664 \r \h </w:instrText>
      </w:r>
      <w:r w:rsidR="00136D5A">
        <w:fldChar w:fldCharType="separate"/>
      </w:r>
      <w:r w:rsidR="00136D5A">
        <w:rPr>
          <w:cs/>
        </w:rPr>
        <w:t>‎</w:t>
      </w:r>
      <w:r w:rsidR="00136D5A">
        <w:t>3.1</w:t>
      </w:r>
      <w:r w:rsidR="00136D5A">
        <w:fldChar w:fldCharType="end"/>
      </w:r>
      <w:r w:rsidR="00136D5A">
        <w:t>)</w:t>
      </w:r>
      <w:r>
        <w:t>, “</w:t>
      </w:r>
      <w:proofErr w:type="spellStart"/>
      <w:r>
        <w:t>saAlloc</w:t>
      </w:r>
      <w:proofErr w:type="spellEnd"/>
      <w:r>
        <w:t>” package needs to be installed</w:t>
      </w:r>
      <w:r w:rsidR="00136D5A">
        <w:t>. “</w:t>
      </w:r>
      <w:proofErr w:type="spellStart"/>
      <w:r w:rsidR="00136D5A">
        <w:t>saAlloc</w:t>
      </w:r>
      <w:proofErr w:type="spellEnd"/>
      <w:r w:rsidR="00136D5A">
        <w:t xml:space="preserve">” package </w:t>
      </w:r>
      <w:r>
        <w:t xml:space="preserve">requires R </w:t>
      </w:r>
      <w:r>
        <w:fldChar w:fldCharType="begin"/>
      </w:r>
      <w:r w:rsidR="00243D2A">
        <w:instrText xml:space="preserve"> ADDIN ZOTERO_ITEM CSL_CITATION {"citationID":"PEGu0xRy","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source code, documentation, and samples are available on the GitHub repository</w:t>
      </w:r>
      <w:r w:rsidR="001E28AB">
        <w:t xml:space="preserve"> for the package</w:t>
      </w:r>
      <w:r>
        <w:t xml:space="preserve"> </w:t>
      </w:r>
      <w:r>
        <w:fldChar w:fldCharType="begin"/>
      </w:r>
      <w:r w:rsidR="00243D2A">
        <w:instrText xml:space="preserve"> ADDIN ZOTERO_ITEM CSL_CITATION {"citationID":"CAEDLO8v","properties":{"formattedCitation":"(Barcaroli, 2019)","plainCitation":"(Barcaroli, 2019)","dontUpdate":true,"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fldChar w:fldCharType="separate"/>
      </w:r>
      <w:r w:rsidRPr="00C154D6">
        <w:t>(</w:t>
      </w:r>
      <w:r>
        <w:t>Lisic,</w:t>
      </w:r>
      <w:r w:rsidRPr="00C154D6">
        <w:t xml:space="preserve"> 2019)</w:t>
      </w:r>
      <w:r>
        <w:fldChar w:fldCharType="end"/>
      </w:r>
      <w:r>
        <w:t xml:space="preserve">. </w:t>
      </w:r>
      <w:r w:rsidR="00136D5A">
        <w:t>Following are the instructions to install the package.</w:t>
      </w:r>
      <w:r>
        <w:t xml:space="preserve"> </w:t>
      </w:r>
    </w:p>
    <w:p w14:paraId="18FCAA3D" w14:textId="77777777" w:rsidR="00C63303" w:rsidRPr="00627C38" w:rsidRDefault="00C63303" w:rsidP="00C63303">
      <w:pPr>
        <w:pStyle w:val="Code"/>
        <w:rPr>
          <w:rFonts w:eastAsia="Times New Roman"/>
          <w:lang w:bidi="ar-SA"/>
        </w:rPr>
      </w:pPr>
      <w:proofErr w:type="spellStart"/>
      <w:proofErr w:type="gramStart"/>
      <w:r w:rsidRPr="00627C38">
        <w:rPr>
          <w:rFonts w:eastAsia="Times New Roman"/>
          <w:lang w:bidi="ar-SA"/>
        </w:rPr>
        <w:lastRenderedPageBreak/>
        <w:t>install.packages</w:t>
      </w:r>
      <w:proofErr w:type="spellEnd"/>
      <w:proofErr w:type="gramEnd"/>
      <w:r w:rsidRPr="00627C38">
        <w:rPr>
          <w:rFonts w:eastAsia="Times New Roman"/>
          <w:lang w:bidi="ar-SA"/>
        </w:rPr>
        <w:t>("remotes")</w:t>
      </w:r>
    </w:p>
    <w:p w14:paraId="301BA9AC" w14:textId="77777777" w:rsidR="00C63303" w:rsidRPr="00627C38" w:rsidRDefault="00C63303" w:rsidP="00C63303">
      <w:pPr>
        <w:pStyle w:val="Code"/>
        <w:rPr>
          <w:rFonts w:eastAsia="Times New Roman"/>
          <w:lang w:bidi="ar-SA"/>
        </w:rPr>
      </w:pPr>
      <w:proofErr w:type="gramStart"/>
      <w:r w:rsidRPr="00627C38">
        <w:rPr>
          <w:rFonts w:eastAsia="Times New Roman"/>
          <w:lang w:bidi="ar-SA"/>
        </w:rPr>
        <w:t>remotes::</w:t>
      </w:r>
      <w:proofErr w:type="spellStart"/>
      <w:proofErr w:type="gramEnd"/>
      <w:r w:rsidRPr="00627C38">
        <w:rPr>
          <w:rFonts w:eastAsia="Times New Roman"/>
          <w:lang w:bidi="ar-SA"/>
        </w:rPr>
        <w:t>install_github</w:t>
      </w:r>
      <w:proofErr w:type="spellEnd"/>
      <w:r w:rsidRPr="00627C38">
        <w:rPr>
          <w:rFonts w:eastAsia="Times New Roman"/>
          <w:lang w:bidi="ar-SA"/>
        </w:rPr>
        <w:t>("</w:t>
      </w:r>
      <w:proofErr w:type="spellStart"/>
      <w:r w:rsidRPr="00627C38">
        <w:rPr>
          <w:rFonts w:eastAsia="Times New Roman"/>
          <w:lang w:bidi="ar-SA"/>
        </w:rPr>
        <w:t>jlisic</w:t>
      </w:r>
      <w:proofErr w:type="spellEnd"/>
      <w:r w:rsidRPr="00627C38">
        <w:rPr>
          <w:rFonts w:eastAsia="Times New Roman"/>
          <w:lang w:bidi="ar-SA"/>
        </w:rPr>
        <w:t>/</w:t>
      </w:r>
      <w:proofErr w:type="spellStart"/>
      <w:r w:rsidRPr="00627C38">
        <w:rPr>
          <w:rFonts w:eastAsia="Times New Roman"/>
          <w:lang w:bidi="ar-SA"/>
        </w:rPr>
        <w:t>saAlloc</w:t>
      </w:r>
      <w:proofErr w:type="spellEnd"/>
      <w:r w:rsidRPr="00627C38">
        <w:rPr>
          <w:rFonts w:eastAsia="Times New Roman"/>
          <w:lang w:bidi="ar-SA"/>
        </w:rPr>
        <w:t>")</w:t>
      </w:r>
    </w:p>
    <w:p w14:paraId="3048F836" w14:textId="2C745B25" w:rsidR="00C63303" w:rsidRDefault="00DD7B33" w:rsidP="00DD7B33">
      <w:r>
        <w:t>The installation procedure</w:t>
      </w:r>
      <w:r w:rsidR="006E2CF1">
        <w:t xml:space="preserve"> (the second command above) </w:t>
      </w:r>
      <w:r>
        <w:t xml:space="preserve">should install </w:t>
      </w:r>
      <w:r w:rsidR="001E28AB">
        <w:t>‘</w:t>
      </w:r>
      <w:proofErr w:type="spellStart"/>
      <w:r w:rsidR="00136D5A">
        <w:t>Rtools</w:t>
      </w:r>
      <w:proofErr w:type="spellEnd"/>
      <w:r w:rsidR="001E28AB">
        <w:t>’</w:t>
      </w:r>
      <w:r w:rsidR="00136D5A">
        <w:t xml:space="preserve"> </w:t>
      </w:r>
      <w:r w:rsidR="006E2CF1">
        <w:t xml:space="preserve">automatically if </w:t>
      </w:r>
      <w:r>
        <w:t>it is</w:t>
      </w:r>
      <w:r w:rsidR="006E2CF1">
        <w:t xml:space="preserve"> not already installed.</w:t>
      </w:r>
      <w:r>
        <w:t xml:space="preserve"> In some cases, this does not happen and results installation failure which can be fixed by installing </w:t>
      </w:r>
      <w:r w:rsidR="007C1AF2">
        <w:t>‘</w:t>
      </w:r>
      <w:proofErr w:type="spellStart"/>
      <w:r>
        <w:t>Rtools</w:t>
      </w:r>
      <w:proofErr w:type="spellEnd"/>
      <w:r w:rsidR="007C1AF2">
        <w:t>’</w:t>
      </w:r>
      <w:r>
        <w:t xml:space="preserve"> </w:t>
      </w:r>
      <w:r>
        <w:fldChar w:fldCharType="begin"/>
      </w:r>
      <w:r w:rsidR="00243D2A">
        <w:instrText xml:space="preserve"> ADDIN ZOTERO_ITEM CSL_CITATION {"citationID":"JeeJTnbb","properties":{"formattedCitation":"(The R Foundation, n.d.)","plainCitation":"(The R Foundation, n.d.)","noteIndex":0},"citationItems":[{"id":3531,"uris":["http://zotero.org/groups/2128091/items/VM2KKCVS"],"uri":["http://zotero.org/groups/2128091/items/VM2KKCVS"],"itemData":{"id":3531,"type":"webpage","title":"Building R for Windows","URL":"https://cran.r-project.org/bin/windows/Rtools/","author":[{"literal":"The R Foundation"}],"accessed":{"date-parts":[["2019",8,6]]}}}],"schema":"https://github.com/citation-style-language/schema/raw/master/csl-citation.json"} </w:instrText>
      </w:r>
      <w:r>
        <w:fldChar w:fldCharType="separate"/>
      </w:r>
      <w:r w:rsidRPr="00DD7B33">
        <w:t>(The R Foundation, n.d.)</w:t>
      </w:r>
      <w:r>
        <w:fldChar w:fldCharType="end"/>
      </w:r>
      <w:r w:rsidR="00686C7D">
        <w:t xml:space="preserve"> </w:t>
      </w:r>
      <w:r>
        <w:t>manually.</w:t>
      </w:r>
    </w:p>
    <w:p w14:paraId="15A54721" w14:textId="5FE6945F" w:rsidR="00721801" w:rsidRDefault="00F500A9" w:rsidP="00740F48">
      <w:r>
        <w:t>The GA based method</w:t>
      </w:r>
      <w:r w:rsidR="00C63303">
        <w:t xml:space="preserve"> is </w:t>
      </w:r>
      <w:r>
        <w:t>used to produce the initial solution for the</w:t>
      </w:r>
      <w:r w:rsidR="00C63303">
        <w:t xml:space="preserve"> simulated annealing process</w:t>
      </w:r>
      <w:r w:rsidR="00740F48">
        <w:t xml:space="preserve"> </w:t>
      </w:r>
      <w:r w:rsidR="00AC3293">
        <w:t>according to the instructions presented in</w:t>
      </w:r>
      <w:r w:rsidR="00740F48">
        <w:t xml:space="preserve"> </w:t>
      </w:r>
      <w:r w:rsidR="00740F48">
        <w:fldChar w:fldCharType="begin"/>
      </w:r>
      <w:r w:rsidR="00740F48">
        <w:instrText xml:space="preserve"> REF _Ref16422707 \r \h </w:instrText>
      </w:r>
      <w:r w:rsidR="00740F48">
        <w:fldChar w:fldCharType="separate"/>
      </w:r>
      <w:r w:rsidR="00740F48">
        <w:rPr>
          <w:cs/>
        </w:rPr>
        <w:t>‎</w:t>
      </w:r>
      <w:r w:rsidR="00740F48">
        <w:fldChar w:fldCharType="end"/>
      </w:r>
      <w:r w:rsidR="00740F48">
        <w:fldChar w:fldCharType="begin"/>
      </w:r>
      <w:r w:rsidR="00740F48">
        <w:instrText xml:space="preserve"> REF _Ref16422745 \h </w:instrText>
      </w:r>
      <w:r w:rsidR="00740F48">
        <w:fldChar w:fldCharType="separate"/>
      </w:r>
      <w:r w:rsidR="00740F48">
        <w:t>Method 1 Scripts</w:t>
      </w:r>
      <w:r w:rsidR="00740F48">
        <w:fldChar w:fldCharType="end"/>
      </w:r>
      <w:r w:rsidR="00740F48">
        <w:t>.</w:t>
      </w:r>
    </w:p>
    <w:p w14:paraId="7B39C154" w14:textId="3959D2AD" w:rsidR="002F259B" w:rsidRDefault="001A6F30" w:rsidP="00873B07">
      <w:r>
        <w:t>‘</w:t>
      </w:r>
      <w:proofErr w:type="spellStart"/>
      <w:r w:rsidRPr="00CC3596">
        <w:t>ga_solution$aggr_strata</w:t>
      </w:r>
      <w:proofErr w:type="spellEnd"/>
      <w:r>
        <w:t>’ and ‘</w:t>
      </w:r>
      <w:proofErr w:type="spellStart"/>
      <w:r>
        <w:t>solution$indices</w:t>
      </w:r>
      <w:proofErr w:type="spellEnd"/>
      <w:r>
        <w:t xml:space="preserve">’ </w:t>
      </w:r>
      <w:r w:rsidR="00C63303">
        <w:t>tables</w:t>
      </w:r>
      <w:r w:rsidR="00740F48">
        <w:t xml:space="preserve"> were</w:t>
      </w:r>
      <w:r w:rsidR="00C63303">
        <w:t xml:space="preserve"> extracted from </w:t>
      </w:r>
      <w:r w:rsidR="00F500A9">
        <w:t xml:space="preserve">the </w:t>
      </w:r>
      <w:r w:rsidR="00C63303">
        <w:t>GA result</w:t>
      </w:r>
      <w:r w:rsidR="00740F48">
        <w:t>.</w:t>
      </w:r>
      <w:r w:rsidR="00740F48" w:rsidRPr="00740F48">
        <w:t xml:space="preserve"> </w:t>
      </w:r>
      <w:r w:rsidR="00740F48">
        <w:t>The stratification is presented in “indices” while “</w:t>
      </w:r>
      <w:proofErr w:type="spellStart"/>
      <w:r w:rsidR="00740F48">
        <w:t>aggr_strata</w:t>
      </w:r>
      <w:proofErr w:type="spellEnd"/>
      <w:r w:rsidR="00740F48">
        <w:t>” shows the number of samples</w:t>
      </w:r>
      <w:r>
        <w:t xml:space="preserve"> allocated to each stratum</w:t>
      </w:r>
      <w:r w:rsidR="00740F48">
        <w:t>.</w:t>
      </w:r>
      <w:r w:rsidR="00DF5EB4">
        <w:t xml:space="preserve"> The ‘SOLUZ’ column </w:t>
      </w:r>
      <w:r w:rsidR="000C10A3">
        <w:t>in</w:t>
      </w:r>
      <w:r w:rsidR="00DF5EB4">
        <w:t xml:space="preserve"> </w:t>
      </w:r>
      <w:r w:rsidR="006F4588">
        <w:t>‘</w:t>
      </w:r>
      <w:proofErr w:type="spellStart"/>
      <w:r w:rsidR="006F4588" w:rsidRPr="00CC3596">
        <w:t>ga_solution$aggr_strata</w:t>
      </w:r>
      <w:proofErr w:type="spellEnd"/>
      <w:r w:rsidR="006F4588">
        <w:t>’</w:t>
      </w:r>
      <w:r w:rsidR="00DF5EB4">
        <w:t xml:space="preserve"> </w:t>
      </w:r>
      <w:r w:rsidR="000C10A3">
        <w:t xml:space="preserve">table </w:t>
      </w:r>
      <w:r w:rsidR="00DF5EB4">
        <w:t xml:space="preserve">is used for calculating </w:t>
      </w:r>
      <w:r>
        <w:t xml:space="preserve">the </w:t>
      </w:r>
      <w:r w:rsidR="00DF5EB4">
        <w:t>total sample</w:t>
      </w:r>
      <w:r>
        <w:t xml:space="preserve"> </w:t>
      </w:r>
      <w:r w:rsidR="00DF5EB4">
        <w:t>size in each domain for</w:t>
      </w:r>
      <w:r w:rsidR="000C10A3">
        <w:t xml:space="preserve"> the</w:t>
      </w:r>
      <w:r w:rsidR="00DF5EB4">
        <w:t xml:space="preserve"> SA method.</w:t>
      </w:r>
      <w:r w:rsidR="00740F48">
        <w:t xml:space="preserve"> </w:t>
      </w:r>
      <w:r w:rsidR="000C10A3">
        <w:t>The f</w:t>
      </w:r>
      <w:r w:rsidR="00D73601">
        <w:t>unction ‘</w:t>
      </w:r>
      <w:proofErr w:type="spellStart"/>
      <w:r w:rsidR="00D73601">
        <w:t>updateStrata</w:t>
      </w:r>
      <w:proofErr w:type="spellEnd"/>
      <w:r w:rsidR="00D73601">
        <w:t>’ is used</w:t>
      </w:r>
      <w:r w:rsidR="00EF5DBA">
        <w:t xml:space="preserve"> to </w:t>
      </w:r>
      <w:r w:rsidR="006F4588">
        <w:t xml:space="preserve">create </w:t>
      </w:r>
      <w:r w:rsidR="002F259B">
        <w:t xml:space="preserve">a frame referred to as </w:t>
      </w:r>
      <w:r w:rsidR="00DF5EB4">
        <w:t>‘</w:t>
      </w:r>
      <w:proofErr w:type="spellStart"/>
      <w:r w:rsidR="006F4588">
        <w:t>newstrata</w:t>
      </w:r>
      <w:proofErr w:type="spellEnd"/>
      <w:r w:rsidR="00DF5EB4">
        <w:t xml:space="preserve">’ </w:t>
      </w:r>
      <w:r w:rsidR="006F4588">
        <w:t>by adding</w:t>
      </w:r>
      <w:r w:rsidR="00EF5DBA">
        <w:t xml:space="preserve"> </w:t>
      </w:r>
      <w:r w:rsidR="006F4588" w:rsidRPr="001A6F30">
        <w:t xml:space="preserve">a new stratum </w:t>
      </w:r>
      <w:r w:rsidR="006F4588" w:rsidRPr="00873B07">
        <w:t>label</w:t>
      </w:r>
      <w:r w:rsidR="006F4588">
        <w:rPr>
          <w:rFonts w:ascii="Arial" w:hAnsi="Arial" w:cs="Arial"/>
          <w:color w:val="000000"/>
          <w:sz w:val="20"/>
          <w:szCs w:val="20"/>
          <w:shd w:val="clear" w:color="auto" w:fill="FFFFFF"/>
        </w:rPr>
        <w:t xml:space="preserve"> </w:t>
      </w:r>
      <w:r w:rsidR="006F4588">
        <w:t>based</w:t>
      </w:r>
      <w:r w:rsidR="00D57AAF">
        <w:t xml:space="preserve"> on </w:t>
      </w:r>
      <w:proofErr w:type="spellStart"/>
      <w:r w:rsidR="006F4588">
        <w:t>solution$indices</w:t>
      </w:r>
      <w:proofErr w:type="spellEnd"/>
      <w:r w:rsidR="006F4588">
        <w:t xml:space="preserve"> </w:t>
      </w:r>
      <w:r w:rsidR="00D57AAF">
        <w:t xml:space="preserve">table </w:t>
      </w:r>
      <w:r w:rsidR="006F4588">
        <w:t>to each</w:t>
      </w:r>
      <w:r w:rsidR="00D57AAF">
        <w:t xml:space="preserve"> </w:t>
      </w:r>
      <w:r w:rsidR="006F4588">
        <w:t>a</w:t>
      </w:r>
      <w:r w:rsidR="00D57AAF">
        <w:t>tomic</w:t>
      </w:r>
      <w:r w:rsidR="006F4588">
        <w:t xml:space="preserve"> s</w:t>
      </w:r>
      <w:r w:rsidR="00D57AAF">
        <w:t>trat</w:t>
      </w:r>
      <w:r w:rsidR="006F4588">
        <w:t>um</w:t>
      </w:r>
      <w:r w:rsidR="00D57AAF">
        <w:t>.</w:t>
      </w:r>
      <w:r w:rsidR="002F259B">
        <w:t xml:space="preserve"> This step is necessary because the indices generated by the GA based solution are the combination of all auxiliary variable values while the SA based method requires a singular label for each stratum. </w:t>
      </w:r>
    </w:p>
    <w:p w14:paraId="3EFFCFF6" w14:textId="59B72F3D" w:rsidR="00C63303" w:rsidRDefault="00D57AAF" w:rsidP="00873B07">
      <w:r>
        <w:t xml:space="preserve"> To simplify </w:t>
      </w:r>
      <w:r w:rsidR="002F259B">
        <w:t>‘</w:t>
      </w:r>
      <w:proofErr w:type="spellStart"/>
      <w:r w:rsidR="002F259B">
        <w:t>newstrata</w:t>
      </w:r>
      <w:proofErr w:type="spellEnd"/>
      <w:r w:rsidR="002F259B">
        <w:t>’ table</w:t>
      </w:r>
      <w:r>
        <w:t xml:space="preserve">, </w:t>
      </w:r>
      <w:r w:rsidR="002F259B">
        <w:t>necessary</w:t>
      </w:r>
      <w:r>
        <w:t xml:space="preserve"> column</w:t>
      </w:r>
      <w:r w:rsidR="002F259B">
        <w:t>s</w:t>
      </w:r>
      <w:r>
        <w:t xml:space="preserve"> </w:t>
      </w:r>
      <w:r w:rsidR="00DF5EB4">
        <w:t>including atomic</w:t>
      </w:r>
      <w:r>
        <w:t xml:space="preserve"> strata</w:t>
      </w:r>
      <w:r w:rsidR="00DF5EB4">
        <w:t>, number</w:t>
      </w:r>
      <w:r>
        <w:t xml:space="preserve"> </w:t>
      </w:r>
      <w:r w:rsidR="00DF5EB4">
        <w:t>of atomic</w:t>
      </w:r>
      <w:r>
        <w:t xml:space="preserve"> strata, domain, and stratification labels are selected and </w:t>
      </w:r>
      <w:r w:rsidR="002F259B">
        <w:t>stored</w:t>
      </w:r>
      <w:r>
        <w:t xml:space="preserve"> in newstrata1</w:t>
      </w:r>
      <w:r w:rsidR="006F4588">
        <w:t xml:space="preserve"> frame</w:t>
      </w:r>
      <w:r>
        <w:t xml:space="preserve"> </w:t>
      </w:r>
      <w:r w:rsidR="00DF5EB4">
        <w:t xml:space="preserve">for further use in creating </w:t>
      </w:r>
      <w:r w:rsidR="002F259B">
        <w:t xml:space="preserve">the </w:t>
      </w:r>
      <w:r w:rsidR="00DF5EB4">
        <w:t xml:space="preserve">primary sampling unit (PSU) </w:t>
      </w:r>
      <w:r w:rsidR="002F259B">
        <w:t xml:space="preserve">list used </w:t>
      </w:r>
      <w:r w:rsidR="00DF5EB4">
        <w:t>in SA method.</w:t>
      </w:r>
    </w:p>
    <w:p w14:paraId="76D9D91F" w14:textId="77777777" w:rsidR="00C63303" w:rsidRDefault="00C63303" w:rsidP="00C63303">
      <w:pPr>
        <w:pStyle w:val="Code"/>
        <w:pBdr>
          <w:left w:val="single" w:sz="4" w:space="0" w:color="auto"/>
        </w:pBdr>
      </w:pPr>
      <w:proofErr w:type="spellStart"/>
      <w:r w:rsidRPr="008922B7">
        <w:t>ga_solution$aggr_strata</w:t>
      </w:r>
      <w:proofErr w:type="spellEnd"/>
    </w:p>
    <w:p w14:paraId="1E6B626A" w14:textId="77777777" w:rsidR="00C63303" w:rsidRDefault="00C63303" w:rsidP="00C63303">
      <w:pPr>
        <w:pStyle w:val="Code"/>
        <w:pBdr>
          <w:left w:val="single" w:sz="4" w:space="0" w:color="auto"/>
        </w:pBdr>
      </w:pPr>
      <w:proofErr w:type="spellStart"/>
      <w:r>
        <w:t>newstrata</w:t>
      </w:r>
      <w:proofErr w:type="spellEnd"/>
      <w:r>
        <w:t xml:space="preserve"> &lt;- </w:t>
      </w:r>
      <w:proofErr w:type="spellStart"/>
      <w:proofErr w:type="gramStart"/>
      <w:r>
        <w:t>updateStrata</w:t>
      </w:r>
      <w:proofErr w:type="spellEnd"/>
      <w:r>
        <w:t>(</w:t>
      </w:r>
      <w:proofErr w:type="spellStart"/>
      <w:proofErr w:type="gramEnd"/>
      <w:r>
        <w:t>CFSstrata</w:t>
      </w:r>
      <w:proofErr w:type="spellEnd"/>
      <w:r>
        <w:t xml:space="preserve">, </w:t>
      </w:r>
    </w:p>
    <w:p w14:paraId="18AB4292" w14:textId="77777777" w:rsidR="00C63303" w:rsidRDefault="00C63303" w:rsidP="00C63303">
      <w:pPr>
        <w:pStyle w:val="Code"/>
        <w:pBdr>
          <w:left w:val="single" w:sz="4" w:space="0" w:color="auto"/>
        </w:pBdr>
      </w:pPr>
      <w:r>
        <w:t xml:space="preserve">                          </w:t>
      </w:r>
      <w:proofErr w:type="spellStart"/>
      <w:r>
        <w:t>ga_solution</w:t>
      </w:r>
      <w:proofErr w:type="spellEnd"/>
      <w:r>
        <w:t xml:space="preserve">, </w:t>
      </w:r>
    </w:p>
    <w:p w14:paraId="392A0E8B" w14:textId="77777777" w:rsidR="00D57AAF" w:rsidRDefault="00C63303" w:rsidP="00C63303">
      <w:pPr>
        <w:pStyle w:val="Code"/>
        <w:pBdr>
          <w:left w:val="single" w:sz="4" w:space="0" w:color="auto"/>
        </w:pBdr>
      </w:pPr>
      <w:r>
        <w:t xml:space="preserve">                          </w:t>
      </w:r>
      <w:proofErr w:type="spellStart"/>
      <w:r>
        <w:t>writeFiles</w:t>
      </w:r>
      <w:proofErr w:type="spellEnd"/>
      <w:r>
        <w:t xml:space="preserve"> = TRUE)  </w:t>
      </w:r>
    </w:p>
    <w:p w14:paraId="7D258824" w14:textId="22DCA930" w:rsidR="00C63303" w:rsidRDefault="00D57AAF" w:rsidP="00C63303">
      <w:pPr>
        <w:pStyle w:val="Code"/>
        <w:pBdr>
          <w:left w:val="single" w:sz="4" w:space="0" w:color="auto"/>
        </w:pBdr>
      </w:pPr>
      <w:r w:rsidRPr="00D57AAF">
        <w:t xml:space="preserve">newstrata1 &lt;- </w:t>
      </w:r>
      <w:proofErr w:type="spellStart"/>
      <w:r w:rsidRPr="00D57AAF">
        <w:t>newstrata</w:t>
      </w:r>
      <w:proofErr w:type="spellEnd"/>
      <w:proofErr w:type="gramStart"/>
      <w:r w:rsidRPr="00D57AAF">
        <w:t>[,c</w:t>
      </w:r>
      <w:proofErr w:type="gramEnd"/>
      <w:r w:rsidRPr="00D57AAF">
        <w:t>(1,2,7,11)]</w:t>
      </w:r>
      <w:r w:rsidR="00C63303">
        <w:t xml:space="preserve"> </w:t>
      </w:r>
    </w:p>
    <w:p w14:paraId="1DA3BDE3" w14:textId="743DE57B" w:rsidR="00C63303" w:rsidRDefault="00B96F04" w:rsidP="00C63303">
      <w:pPr>
        <w:pStyle w:val="BodyText"/>
      </w:pPr>
      <w:proofErr w:type="spellStart"/>
      <w:r>
        <w:t>SamplingStrata</w:t>
      </w:r>
      <w:proofErr w:type="spellEnd"/>
      <w:r>
        <w:t xml:space="preserve"> reports </w:t>
      </w:r>
      <w:r w:rsidR="00CB14BA">
        <w:t xml:space="preserve">the </w:t>
      </w:r>
      <w:r>
        <w:t>sample size for</w:t>
      </w:r>
      <w:r w:rsidR="00C63303">
        <w:t xml:space="preserve"> each stratum, however </w:t>
      </w:r>
      <w:r w:rsidR="003446D0">
        <w:t>the SA method</w:t>
      </w:r>
      <w:r w:rsidR="00C63303">
        <w:t xml:space="preserve"> </w:t>
      </w:r>
      <w:r w:rsidR="003446D0">
        <w:t>require</w:t>
      </w:r>
      <w:r w:rsidR="00C12A72">
        <w:t>s</w:t>
      </w:r>
      <w:r>
        <w:t xml:space="preserve"> the</w:t>
      </w:r>
      <w:r w:rsidR="00C12A72">
        <w:t xml:space="preserve"> total</w:t>
      </w:r>
      <w:r>
        <w:t xml:space="preserve"> number of</w:t>
      </w:r>
      <w:r w:rsidR="00C63303">
        <w:t xml:space="preserve"> primary sampling unit</w:t>
      </w:r>
      <w:r>
        <w:t>s</w:t>
      </w:r>
      <w:r w:rsidR="00C63303">
        <w:t xml:space="preserve"> (PSU)</w:t>
      </w:r>
      <w:r>
        <w:t xml:space="preserve"> in each stratum</w:t>
      </w:r>
      <w:r w:rsidR="00C63303">
        <w:t xml:space="preserve">. </w:t>
      </w:r>
      <w:r>
        <w:t>The following script create</w:t>
      </w:r>
      <w:r w:rsidR="003446D0">
        <w:t>s</w:t>
      </w:r>
      <w:r>
        <w:t xml:space="preserve"> a</w:t>
      </w:r>
      <w:r w:rsidR="00C63303">
        <w:t xml:space="preserve"> </w:t>
      </w:r>
      <w:r w:rsidR="00C63303">
        <w:lastRenderedPageBreak/>
        <w:t xml:space="preserve">frame </w:t>
      </w:r>
      <w:r>
        <w:t>referred to as</w:t>
      </w:r>
      <w:r w:rsidR="00C63303">
        <w:t xml:space="preserve"> PSU.GA</w:t>
      </w:r>
      <w:r>
        <w:t xml:space="preserve"> based on the results from </w:t>
      </w:r>
      <w:proofErr w:type="spellStart"/>
      <w:r>
        <w:t>SamplingStrata</w:t>
      </w:r>
      <w:proofErr w:type="spellEnd"/>
      <w:r w:rsidR="00C63303">
        <w:t>.</w:t>
      </w:r>
    </w:p>
    <w:p w14:paraId="15B3ABFE" w14:textId="537314BF" w:rsidR="00C63303" w:rsidRDefault="00C63303" w:rsidP="00C63303">
      <w:pPr>
        <w:pStyle w:val="Code"/>
      </w:pPr>
      <w:r>
        <w:t xml:space="preserve">Stratification.GA </w:t>
      </w:r>
      <w:r w:rsidR="00C523BE">
        <w:t>&lt;-</w:t>
      </w:r>
      <w:r>
        <w:t xml:space="preserve"> newstrata1</w:t>
      </w:r>
    </w:p>
    <w:p w14:paraId="28D9EE5D" w14:textId="77777777" w:rsidR="00C63303" w:rsidRDefault="00C63303" w:rsidP="00C63303">
      <w:pPr>
        <w:pStyle w:val="Code"/>
      </w:pPr>
      <w:r>
        <w:t>j = 1</w:t>
      </w:r>
    </w:p>
    <w:p w14:paraId="4B9A3D60" w14:textId="77777777" w:rsidR="00C63303" w:rsidRDefault="00C63303" w:rsidP="00C63303">
      <w:pPr>
        <w:pStyle w:val="Code"/>
      </w:pPr>
      <w:r>
        <w:t>for (</w:t>
      </w:r>
      <w:proofErr w:type="spellStart"/>
      <w:r>
        <w:t>i</w:t>
      </w:r>
      <w:proofErr w:type="spellEnd"/>
      <w:r>
        <w:t xml:space="preserve"> in </w:t>
      </w:r>
      <w:proofErr w:type="gramStart"/>
      <w:r>
        <w:t>1:nrow</w:t>
      </w:r>
      <w:proofErr w:type="gramEnd"/>
      <w:r>
        <w:t>(newstrata1)) {</w:t>
      </w:r>
    </w:p>
    <w:p w14:paraId="773172AC" w14:textId="77777777" w:rsidR="00C63303" w:rsidRDefault="00C63303" w:rsidP="00C63303">
      <w:pPr>
        <w:pStyle w:val="Code"/>
      </w:pPr>
      <w:r>
        <w:t xml:space="preserve">  num = newstrata1[i,2]</w:t>
      </w:r>
    </w:p>
    <w:p w14:paraId="3F0938C8" w14:textId="77777777" w:rsidR="00C63303" w:rsidRDefault="00C63303" w:rsidP="00C63303">
      <w:pPr>
        <w:pStyle w:val="Code"/>
      </w:pPr>
      <w:r>
        <w:t xml:space="preserve">  if (num == 1) {</w:t>
      </w:r>
    </w:p>
    <w:p w14:paraId="5FD413B7" w14:textId="77777777" w:rsidR="00C63303" w:rsidRDefault="00C63303" w:rsidP="00C63303">
      <w:pPr>
        <w:pStyle w:val="Code"/>
      </w:pPr>
      <w:r>
        <w:t xml:space="preserve">    Stratification.GA[j,] = newstrata1[</w:t>
      </w:r>
      <w:proofErr w:type="spellStart"/>
      <w:r>
        <w:t>i</w:t>
      </w:r>
      <w:proofErr w:type="spellEnd"/>
      <w:r>
        <w:t>,]</w:t>
      </w:r>
    </w:p>
    <w:p w14:paraId="6605431F" w14:textId="77777777" w:rsidR="00C63303" w:rsidRDefault="00C63303" w:rsidP="00C63303">
      <w:pPr>
        <w:pStyle w:val="Code"/>
      </w:pPr>
      <w:r>
        <w:t xml:space="preserve">    j = j + 1</w:t>
      </w:r>
    </w:p>
    <w:p w14:paraId="06930A72" w14:textId="01150316" w:rsidR="00C63303" w:rsidRDefault="00C63303" w:rsidP="002F43EE">
      <w:pPr>
        <w:pStyle w:val="Code"/>
      </w:pPr>
      <w:r>
        <w:t xml:space="preserve">  } else {</w:t>
      </w:r>
    </w:p>
    <w:p w14:paraId="52045935" w14:textId="77777777" w:rsidR="00C63303" w:rsidRDefault="00C63303" w:rsidP="00C63303">
      <w:pPr>
        <w:pStyle w:val="Code"/>
      </w:pPr>
      <w:r>
        <w:t xml:space="preserve">    for (k in 1:num) {</w:t>
      </w:r>
    </w:p>
    <w:p w14:paraId="0BDF1D06" w14:textId="77777777" w:rsidR="00C63303" w:rsidRDefault="00C63303" w:rsidP="00C63303">
      <w:pPr>
        <w:pStyle w:val="Code"/>
      </w:pPr>
      <w:r>
        <w:t xml:space="preserve">      Stratification.GA[</w:t>
      </w:r>
      <w:proofErr w:type="gramStart"/>
      <w:r>
        <w:t>j,-</w:t>
      </w:r>
      <w:proofErr w:type="gramEnd"/>
      <w:r>
        <w:t>2] = newstrata1[i,-2]</w:t>
      </w:r>
    </w:p>
    <w:p w14:paraId="09692FB2" w14:textId="77777777" w:rsidR="00C63303" w:rsidRDefault="00C63303" w:rsidP="00C63303">
      <w:pPr>
        <w:pStyle w:val="Code"/>
      </w:pPr>
      <w:r>
        <w:t xml:space="preserve">      Stratification.GA[j,2] = 1</w:t>
      </w:r>
    </w:p>
    <w:p w14:paraId="23578234" w14:textId="77777777" w:rsidR="00C63303" w:rsidRDefault="00C63303" w:rsidP="00C63303">
      <w:pPr>
        <w:pStyle w:val="Code"/>
      </w:pPr>
      <w:r>
        <w:t xml:space="preserve">      j = j + 1</w:t>
      </w:r>
    </w:p>
    <w:p w14:paraId="6F2AC3C1" w14:textId="77777777" w:rsidR="00C63303" w:rsidRDefault="00C63303" w:rsidP="00C63303">
      <w:pPr>
        <w:pStyle w:val="Code"/>
      </w:pPr>
      <w:r>
        <w:t xml:space="preserve">    }</w:t>
      </w:r>
    </w:p>
    <w:p w14:paraId="56A4AC29" w14:textId="77777777" w:rsidR="00C63303" w:rsidRDefault="00C63303" w:rsidP="00C63303">
      <w:pPr>
        <w:pStyle w:val="Code"/>
      </w:pPr>
      <w:r>
        <w:t xml:space="preserve">  }</w:t>
      </w:r>
    </w:p>
    <w:p w14:paraId="066D9437" w14:textId="77777777" w:rsidR="00C63303" w:rsidRDefault="00C63303" w:rsidP="00C63303">
      <w:pPr>
        <w:pStyle w:val="Code"/>
      </w:pPr>
      <w:r>
        <w:t>}</w:t>
      </w:r>
    </w:p>
    <w:p w14:paraId="34DBA400" w14:textId="77777777" w:rsidR="00C63303" w:rsidRDefault="00C63303" w:rsidP="00C63303">
      <w:pPr>
        <w:pStyle w:val="Code"/>
      </w:pPr>
    </w:p>
    <w:p w14:paraId="692F594E" w14:textId="77777777" w:rsidR="00C63303" w:rsidRDefault="00C63303" w:rsidP="00C63303">
      <w:pPr>
        <w:pStyle w:val="Code"/>
      </w:pPr>
      <w:proofErr w:type="gramStart"/>
      <w:r>
        <w:t>View(</w:t>
      </w:r>
      <w:proofErr w:type="gramEnd"/>
      <w:r>
        <w:t>Stratification.GA)</w:t>
      </w:r>
    </w:p>
    <w:p w14:paraId="58820636" w14:textId="77777777" w:rsidR="00C63303" w:rsidRDefault="00C63303" w:rsidP="00C63303">
      <w:pPr>
        <w:pStyle w:val="Code"/>
      </w:pPr>
    </w:p>
    <w:p w14:paraId="0F352FA5" w14:textId="683FB99F" w:rsidR="00C63303" w:rsidRDefault="00C63303" w:rsidP="00C63303">
      <w:pPr>
        <w:pStyle w:val="Code"/>
      </w:pPr>
      <w:r>
        <w:t># Add target value</w:t>
      </w:r>
      <w:r w:rsidR="002F43EE">
        <w:t>s</w:t>
      </w:r>
      <w:r>
        <w:t xml:space="preserve"> from </w:t>
      </w:r>
      <w:proofErr w:type="spellStart"/>
      <w:r>
        <w:t>CFSFrameData</w:t>
      </w:r>
      <w:proofErr w:type="spellEnd"/>
      <w:r>
        <w:t xml:space="preserve"> to the result of </w:t>
      </w:r>
      <w:proofErr w:type="spellStart"/>
      <w:r>
        <w:t>stratification_GA</w:t>
      </w:r>
      <w:proofErr w:type="spellEnd"/>
    </w:p>
    <w:p w14:paraId="268B4E79" w14:textId="1322F308" w:rsidR="00873B07" w:rsidRDefault="00873B07" w:rsidP="00C63303">
      <w:pPr>
        <w:pStyle w:val="Code"/>
      </w:pPr>
      <w:r w:rsidRPr="00873B07">
        <w:t xml:space="preserve">PSU.GA&lt;- </w:t>
      </w:r>
      <w:proofErr w:type="spellStart"/>
      <w:r w:rsidRPr="00873B07">
        <w:t>cbind.</w:t>
      </w:r>
      <w:proofErr w:type="gramStart"/>
      <w:r w:rsidRPr="00873B07">
        <w:t>data.frame</w:t>
      </w:r>
      <w:proofErr w:type="spellEnd"/>
      <w:proofErr w:type="gramEnd"/>
      <w:r w:rsidRPr="00873B07">
        <w:t xml:space="preserve">(Stratification.GA[,1:4],value = </w:t>
      </w:r>
      <w:proofErr w:type="spellStart"/>
      <w:r w:rsidRPr="00873B07">
        <w:t>CFSFrameData$value</w:t>
      </w:r>
      <w:proofErr w:type="spellEnd"/>
      <w:r w:rsidRPr="00873B07">
        <w:t>)</w:t>
      </w:r>
    </w:p>
    <w:p w14:paraId="2330C7EC" w14:textId="72161385" w:rsidR="00C63303" w:rsidRPr="00113FF8" w:rsidRDefault="00D82A0A" w:rsidP="00276B57">
      <w:pPr>
        <w:pStyle w:val="BodyText"/>
      </w:pPr>
      <w:r>
        <w:t>In this scenario, state is considered the domain variable which allows for setting independent CV constraints for each state. T</w:t>
      </w:r>
      <w:r w:rsidR="008F0881">
        <w:t>herefore, t</w:t>
      </w:r>
      <w:r>
        <w:t xml:space="preserve">he SA </w:t>
      </w:r>
      <w:r w:rsidR="00C12A72">
        <w:t>based method</w:t>
      </w:r>
      <w:r>
        <w:t xml:space="preserve"> needs to be executed for each domain </w:t>
      </w:r>
      <w:r w:rsidR="00C12A72">
        <w:t xml:space="preserve">(state) </w:t>
      </w:r>
      <w:r>
        <w:t xml:space="preserve">separately. </w:t>
      </w:r>
      <w:r w:rsidR="00C63303">
        <w:t xml:space="preserve">The </w:t>
      </w:r>
      <w:r w:rsidR="00A541F8">
        <w:t>f</w:t>
      </w:r>
      <w:r w:rsidR="00C63303">
        <w:t xml:space="preserve">ollowing scripts are used to </w:t>
      </w:r>
      <w:r w:rsidR="00A541F8">
        <w:t>break down the GA output</w:t>
      </w:r>
      <w:r w:rsidR="00C63303">
        <w:t xml:space="preserve"> into different domain classes. </w:t>
      </w:r>
      <w:r w:rsidR="00276B57">
        <w:t xml:space="preserve">Also, SA method requires </w:t>
      </w:r>
      <w:r w:rsidR="00B50808">
        <w:t xml:space="preserve">at least one </w:t>
      </w:r>
      <w:r w:rsidR="00276B57">
        <w:t xml:space="preserve">PSU </w:t>
      </w:r>
      <w:r w:rsidR="00B50808">
        <w:t>in each stratum</w:t>
      </w:r>
      <w:r w:rsidR="00276B57">
        <w:t xml:space="preserve"> to start the algorithm.  </w:t>
      </w:r>
      <w:r w:rsidR="003A7EDE">
        <w:t xml:space="preserve">The values of </w:t>
      </w:r>
      <w:r w:rsidR="00C63303">
        <w:t>PSU.GA[i,3]</w:t>
      </w:r>
      <w:r w:rsidR="003A7EDE">
        <w:t xml:space="preserve"> and</w:t>
      </w:r>
      <w:r w:rsidR="00C63303">
        <w:t xml:space="preserve"> </w:t>
      </w:r>
      <w:proofErr w:type="spellStart"/>
      <w:r w:rsidR="00C63303">
        <w:t>ga_soulution$agg_strata</w:t>
      </w:r>
      <w:proofErr w:type="spellEnd"/>
      <w:r w:rsidR="00C63303">
        <w:t xml:space="preserve">[i,5] </w:t>
      </w:r>
      <w:r w:rsidR="003A7EDE">
        <w:t>in the if statements are used to select the results for the</w:t>
      </w:r>
      <w:r w:rsidR="00C63303">
        <w:t xml:space="preserve"> domain </w:t>
      </w:r>
      <w:proofErr w:type="spellStart"/>
      <w:r w:rsidR="00C63303">
        <w:t>i</w:t>
      </w:r>
      <w:proofErr w:type="spellEnd"/>
      <w:r w:rsidR="00C63303">
        <w:t>.</w:t>
      </w:r>
      <w:r w:rsidR="003A7EDE">
        <w:t xml:space="preserve"> </w:t>
      </w:r>
      <w:r w:rsidR="00C63303">
        <w:t>For example</w:t>
      </w:r>
      <w:r w:rsidR="003A7EDE">
        <w:t>,</w:t>
      </w:r>
      <w:r w:rsidR="00C63303">
        <w:t xml:space="preserve"> to specify the GA result for domain 1, </w:t>
      </w:r>
      <w:r w:rsidR="003A7EDE">
        <w:t>‘</w:t>
      </w:r>
      <w:r w:rsidR="00C63303">
        <w:t>PSU.GA[i,3] ==1</w:t>
      </w:r>
      <w:r w:rsidR="003A7EDE">
        <w:t>’</w:t>
      </w:r>
      <w:r w:rsidR="00C63303">
        <w:t xml:space="preserve"> and </w:t>
      </w:r>
      <w:r w:rsidR="003A7EDE">
        <w:t>‘</w:t>
      </w:r>
      <w:proofErr w:type="spellStart"/>
      <w:r w:rsidR="00C63303">
        <w:t>ga_soulution$agg_strata</w:t>
      </w:r>
      <w:proofErr w:type="spellEnd"/>
      <w:r w:rsidR="00C63303">
        <w:t>[i,5</w:t>
      </w:r>
      <w:proofErr w:type="gramStart"/>
      <w:r w:rsidR="00C63303">
        <w:t>]  =</w:t>
      </w:r>
      <w:proofErr w:type="gramEnd"/>
      <w:r w:rsidR="00C63303">
        <w:t>=1</w:t>
      </w:r>
      <w:r w:rsidR="003A7EDE">
        <w:t>’</w:t>
      </w:r>
      <w:r w:rsidR="00B50808">
        <w:t xml:space="preserve"> </w:t>
      </w:r>
      <w:r w:rsidR="00C63303">
        <w:t xml:space="preserve">are </w:t>
      </w:r>
      <w:r w:rsidR="003A7EDE">
        <w:t>used as conditions in the two if statements in the code below</w:t>
      </w:r>
      <w:r w:rsidR="00C63303">
        <w:t xml:space="preserve">. </w:t>
      </w:r>
      <w:r w:rsidR="00B50808">
        <w:t>All</w:t>
      </w:r>
      <w:r w:rsidR="00276B57">
        <w:t xml:space="preserve"> </w:t>
      </w:r>
      <w:r w:rsidR="00B50808">
        <w:t>strata</w:t>
      </w:r>
      <w:r w:rsidR="00276B57">
        <w:t xml:space="preserve"> with one </w:t>
      </w:r>
      <w:r w:rsidR="00B50808">
        <w:t>PSU are</w:t>
      </w:r>
      <w:r w:rsidR="00276B57">
        <w:t xml:space="preserve"> </w:t>
      </w:r>
      <w:r w:rsidR="00B50808">
        <w:t>excluded from all</w:t>
      </w:r>
      <w:r w:rsidR="00276B57">
        <w:t xml:space="preserve"> domain</w:t>
      </w:r>
      <w:r w:rsidR="00B50808">
        <w:t>s</w:t>
      </w:r>
      <w:r w:rsidR="00276B57">
        <w:t xml:space="preserve">. </w:t>
      </w:r>
      <w:r w:rsidR="00C63303">
        <w:t xml:space="preserve">The output includes matrix </w:t>
      </w:r>
      <w:r w:rsidR="00C878B3">
        <w:t>x</w:t>
      </w:r>
      <w:r w:rsidR="00C878B3" w:rsidRPr="003A7EDE">
        <w:rPr>
          <w:sz w:val="22"/>
          <w:szCs w:val="22"/>
        </w:rPr>
        <w:t>1</w:t>
      </w:r>
      <w:r w:rsidR="00C63303">
        <w:t xml:space="preserve"> </w:t>
      </w:r>
      <w:r w:rsidR="008B0E45">
        <w:t>(domain 1 PSUs)</w:t>
      </w:r>
      <w:r w:rsidR="00C63303">
        <w:t xml:space="preserve">, </w:t>
      </w:r>
      <w:r w:rsidR="00C878B3">
        <w:t xml:space="preserve">“labeldom1” </w:t>
      </w:r>
      <w:r w:rsidR="008B0E45">
        <w:t>(</w:t>
      </w:r>
      <w:r w:rsidR="00C63303" w:rsidRPr="003C6551">
        <w:t xml:space="preserve">initial </w:t>
      </w:r>
      <w:r w:rsidR="008B0E45">
        <w:t>stratification</w:t>
      </w:r>
      <w:r w:rsidR="00C63303">
        <w:t xml:space="preserve"> </w:t>
      </w:r>
      <w:r w:rsidR="008B0E45">
        <w:t xml:space="preserve">from the </w:t>
      </w:r>
      <w:r w:rsidR="00C63303">
        <w:t>GA</w:t>
      </w:r>
      <w:r w:rsidR="008B0E45">
        <w:t xml:space="preserve"> method)</w:t>
      </w:r>
      <w:r w:rsidR="00C63303">
        <w:t>,</w:t>
      </w:r>
      <w:r w:rsidR="008B0E45">
        <w:t xml:space="preserve"> and</w:t>
      </w:r>
      <w:r w:rsidR="00C63303">
        <w:t xml:space="preserve"> </w:t>
      </w:r>
      <w:r w:rsidR="00C878B3">
        <w:t xml:space="preserve">“sampleSizeMultiDOM1” </w:t>
      </w:r>
      <w:r w:rsidR="008B0E45">
        <w:t>(</w:t>
      </w:r>
      <w:r w:rsidR="008C0414">
        <w:t xml:space="preserve">the </w:t>
      </w:r>
      <w:r w:rsidR="00C63303">
        <w:t xml:space="preserve">optimal </w:t>
      </w:r>
      <w:r w:rsidR="008B0E45">
        <w:t>sample sizes</w:t>
      </w:r>
      <w:r w:rsidR="00C63303">
        <w:t xml:space="preserve"> based on GA result</w:t>
      </w:r>
      <w:r w:rsidR="00873B07">
        <w:t xml:space="preserve"> for</w:t>
      </w:r>
      <w:r w:rsidR="00C878B3">
        <w:t xml:space="preserve"> domain1</w:t>
      </w:r>
      <w:r w:rsidR="008B0E45">
        <w:t>)</w:t>
      </w:r>
      <w:r w:rsidR="00873B07">
        <w:t xml:space="preserve">. </w:t>
      </w:r>
    </w:p>
    <w:p w14:paraId="2172741D" w14:textId="77777777" w:rsidR="00C63303" w:rsidRDefault="00C63303" w:rsidP="00C63303">
      <w:pPr>
        <w:pStyle w:val="Code"/>
      </w:pPr>
      <w:r>
        <w:t xml:space="preserve"># using PSU.GA result for creating parameter labeldom1 and x1 </w:t>
      </w:r>
    </w:p>
    <w:p w14:paraId="27B4BDDB" w14:textId="77777777" w:rsidR="00276B57" w:rsidRDefault="00276B57" w:rsidP="00276B57">
      <w:pPr>
        <w:pStyle w:val="Code"/>
      </w:pPr>
      <w:r>
        <w:t xml:space="preserve">S = </w:t>
      </w:r>
      <w:proofErr w:type="gramStart"/>
      <w:r>
        <w:t>matrix(</w:t>
      </w:r>
      <w:proofErr w:type="gramEnd"/>
      <w:r>
        <w:t xml:space="preserve">0,nrow=1, </w:t>
      </w:r>
      <w:proofErr w:type="spellStart"/>
      <w:r>
        <w:t>ncol</w:t>
      </w:r>
      <w:proofErr w:type="spellEnd"/>
      <w:r>
        <w:t>=5)</w:t>
      </w:r>
    </w:p>
    <w:p w14:paraId="5BE43E84" w14:textId="77777777" w:rsidR="00276B57" w:rsidRDefault="00276B57" w:rsidP="00276B57">
      <w:pPr>
        <w:pStyle w:val="Code"/>
      </w:pPr>
      <w:r>
        <w:lastRenderedPageBreak/>
        <w:t xml:space="preserve">SS = </w:t>
      </w:r>
      <w:proofErr w:type="gramStart"/>
      <w:r>
        <w:t>matrix(</w:t>
      </w:r>
      <w:proofErr w:type="gramEnd"/>
      <w:r>
        <w:t xml:space="preserve">0,nrow=1, </w:t>
      </w:r>
      <w:proofErr w:type="spellStart"/>
      <w:r>
        <w:t>ncol</w:t>
      </w:r>
      <w:proofErr w:type="spellEnd"/>
      <w:r>
        <w:t>=5)</w:t>
      </w:r>
    </w:p>
    <w:p w14:paraId="5E3F447D" w14:textId="77777777" w:rsidR="00276B57" w:rsidRDefault="00276B57" w:rsidP="00276B57">
      <w:pPr>
        <w:pStyle w:val="Code"/>
      </w:pPr>
      <w:r>
        <w:t>for (</w:t>
      </w:r>
      <w:proofErr w:type="spellStart"/>
      <w:r>
        <w:t>i</w:t>
      </w:r>
      <w:proofErr w:type="spellEnd"/>
      <w:r>
        <w:t xml:space="preserve"> in </w:t>
      </w:r>
      <w:proofErr w:type="gramStart"/>
      <w:r>
        <w:t>1:nrow</w:t>
      </w:r>
      <w:proofErr w:type="gramEnd"/>
      <w:r>
        <w:t>(PSU.GA)) {</w:t>
      </w:r>
    </w:p>
    <w:p w14:paraId="3C3356E3" w14:textId="77777777" w:rsidR="00276B57" w:rsidRDefault="00276B57" w:rsidP="00276B57">
      <w:pPr>
        <w:pStyle w:val="Code"/>
      </w:pPr>
      <w:r>
        <w:t xml:space="preserve">  if (PSU.GA[i,3] == 1) {</w:t>
      </w:r>
    </w:p>
    <w:p w14:paraId="18991663" w14:textId="77777777" w:rsidR="00276B57" w:rsidRDefault="00276B57" w:rsidP="00276B57">
      <w:pPr>
        <w:pStyle w:val="Code"/>
      </w:pPr>
      <w:r>
        <w:t xml:space="preserve">    </w:t>
      </w:r>
      <w:proofErr w:type="gramStart"/>
      <w:r>
        <w:t>S[</w:t>
      </w:r>
      <w:proofErr w:type="gramEnd"/>
      <w:r>
        <w:t xml:space="preserve">1,] = </w:t>
      </w:r>
      <w:proofErr w:type="spellStart"/>
      <w:r>
        <w:t>as.matrix</w:t>
      </w:r>
      <w:proofErr w:type="spellEnd"/>
      <w:r>
        <w:t>(PSU.GA[</w:t>
      </w:r>
      <w:proofErr w:type="spellStart"/>
      <w:r>
        <w:t>i</w:t>
      </w:r>
      <w:proofErr w:type="spellEnd"/>
      <w:r>
        <w:t>,])</w:t>
      </w:r>
    </w:p>
    <w:p w14:paraId="43FC9839" w14:textId="77777777" w:rsidR="00276B57" w:rsidRDefault="00276B57" w:rsidP="00276B57">
      <w:pPr>
        <w:pStyle w:val="Code"/>
      </w:pPr>
      <w:r>
        <w:t xml:space="preserve">    SS = </w:t>
      </w:r>
      <w:proofErr w:type="spellStart"/>
      <w:proofErr w:type="gramStart"/>
      <w:r>
        <w:t>rbind</w:t>
      </w:r>
      <w:proofErr w:type="spellEnd"/>
      <w:r>
        <w:t>(</w:t>
      </w:r>
      <w:proofErr w:type="gramEnd"/>
      <w:r>
        <w:t>SS,S)</w:t>
      </w:r>
    </w:p>
    <w:p w14:paraId="4C68AEC1" w14:textId="77777777" w:rsidR="00276B57" w:rsidRDefault="00276B57" w:rsidP="00276B57">
      <w:pPr>
        <w:pStyle w:val="Code"/>
      </w:pPr>
      <w:r>
        <w:t xml:space="preserve">  }</w:t>
      </w:r>
    </w:p>
    <w:p w14:paraId="6704F91A" w14:textId="77777777" w:rsidR="00276B57" w:rsidRDefault="00276B57" w:rsidP="00276B57">
      <w:pPr>
        <w:pStyle w:val="Code"/>
      </w:pPr>
      <w:r>
        <w:t>}</w:t>
      </w:r>
    </w:p>
    <w:p w14:paraId="44D5563A" w14:textId="77777777" w:rsidR="00276B57" w:rsidRDefault="00276B57" w:rsidP="00276B57">
      <w:pPr>
        <w:pStyle w:val="Code"/>
      </w:pPr>
    </w:p>
    <w:p w14:paraId="179BA58E" w14:textId="50C3AEF4" w:rsidR="00276B57" w:rsidRDefault="00276B57" w:rsidP="00C63303">
      <w:pPr>
        <w:pStyle w:val="Code"/>
      </w:pPr>
      <w:proofErr w:type="gramStart"/>
      <w:r>
        <w:t>strata.domain</w:t>
      </w:r>
      <w:proofErr w:type="gramEnd"/>
      <w:r>
        <w:t>1 = SS[-1,]</w:t>
      </w:r>
    </w:p>
    <w:p w14:paraId="7E1B9EAE" w14:textId="7FE5909F" w:rsidR="00276B57" w:rsidRDefault="00276B57" w:rsidP="00C63303">
      <w:pPr>
        <w:pStyle w:val="Code"/>
      </w:pPr>
    </w:p>
    <w:p w14:paraId="1E5D5C8F" w14:textId="7C1B1A14" w:rsidR="00276B57" w:rsidRDefault="00276B57">
      <w:pPr>
        <w:pStyle w:val="Code"/>
      </w:pPr>
      <w:r>
        <w:t># Remove PSU with one sampl</w:t>
      </w:r>
      <w:r w:rsidR="007F2A16">
        <w:t>ing</w:t>
      </w:r>
      <w:r>
        <w:t xml:space="preserve"> unit</w:t>
      </w:r>
    </w:p>
    <w:p w14:paraId="7EB4A77F" w14:textId="77777777" w:rsidR="00276B57" w:rsidRDefault="00276B57" w:rsidP="00276B57">
      <w:pPr>
        <w:pStyle w:val="Code"/>
      </w:pPr>
      <w:r>
        <w:t>strata_dom1=</w:t>
      </w:r>
      <w:proofErr w:type="spellStart"/>
      <w:r>
        <w:t>data.frame</w:t>
      </w:r>
      <w:proofErr w:type="spellEnd"/>
      <w:r>
        <w:t>(</w:t>
      </w:r>
      <w:proofErr w:type="gramStart"/>
      <w:r>
        <w:t>strata.domain</w:t>
      </w:r>
      <w:proofErr w:type="gramEnd"/>
      <w:r>
        <w:t>1)</w:t>
      </w:r>
    </w:p>
    <w:p w14:paraId="738AB343" w14:textId="77777777" w:rsidR="00276B57" w:rsidRDefault="00276B57" w:rsidP="00276B57">
      <w:pPr>
        <w:pStyle w:val="Code"/>
      </w:pPr>
      <w:proofErr w:type="spellStart"/>
      <w:r>
        <w:t>colnames</w:t>
      </w:r>
      <w:proofErr w:type="spellEnd"/>
      <w:r>
        <w:t>(strata_dom</w:t>
      </w:r>
      <w:proofErr w:type="gramStart"/>
      <w:r>
        <w:t>1)=</w:t>
      </w:r>
      <w:proofErr w:type="gramEnd"/>
      <w:r>
        <w:t xml:space="preserve"> c("STRATO", "N", "DOM1", "</w:t>
      </w:r>
      <w:proofErr w:type="spellStart"/>
      <w:r>
        <w:t>LABEL","value</w:t>
      </w:r>
      <w:proofErr w:type="spellEnd"/>
      <w:r>
        <w:t>")</w:t>
      </w:r>
    </w:p>
    <w:p w14:paraId="2B0C028F" w14:textId="77777777" w:rsidR="00276B57" w:rsidRDefault="00276B57" w:rsidP="00276B57">
      <w:pPr>
        <w:pStyle w:val="Code"/>
      </w:pPr>
      <w:r>
        <w:t xml:space="preserve">strata_dom1$LABEL &lt;- </w:t>
      </w:r>
      <w:proofErr w:type="spellStart"/>
      <w:proofErr w:type="gramStart"/>
      <w:r>
        <w:t>as.numeric</w:t>
      </w:r>
      <w:proofErr w:type="spellEnd"/>
      <w:proofErr w:type="gramEnd"/>
      <w:r>
        <w:t>(</w:t>
      </w:r>
      <w:proofErr w:type="spellStart"/>
      <w:r>
        <w:t>as.character</w:t>
      </w:r>
      <w:proofErr w:type="spellEnd"/>
      <w:r>
        <w:t>(strata_dom1$LABEL))</w:t>
      </w:r>
    </w:p>
    <w:p w14:paraId="06CAED1D" w14:textId="77777777" w:rsidR="00276B57" w:rsidRDefault="00276B57" w:rsidP="00276B57">
      <w:pPr>
        <w:pStyle w:val="Code"/>
      </w:pPr>
      <w:r>
        <w:t xml:space="preserve">r= </w:t>
      </w:r>
      <w:proofErr w:type="spellStart"/>
      <w:r>
        <w:t>as.</w:t>
      </w:r>
      <w:proofErr w:type="gramStart"/>
      <w:r>
        <w:t>data.frame</w:t>
      </w:r>
      <w:proofErr w:type="spellEnd"/>
      <w:proofErr w:type="gramEnd"/>
      <w:r>
        <w:t xml:space="preserve">(which(table(strata_dom1$LABEL)== 1, </w:t>
      </w:r>
      <w:proofErr w:type="spellStart"/>
      <w:r>
        <w:t>arr.ind</w:t>
      </w:r>
      <w:proofErr w:type="spellEnd"/>
      <w:r>
        <w:t xml:space="preserve"> = TRUE))</w:t>
      </w:r>
    </w:p>
    <w:p w14:paraId="24EA1654" w14:textId="5FD7D68D" w:rsidR="00276B57" w:rsidRDefault="00276B57" w:rsidP="00276B57">
      <w:pPr>
        <w:pStyle w:val="Code"/>
      </w:pPr>
      <w:r>
        <w:t>strata_dom1&lt;- strata_dom1</w:t>
      </w:r>
      <w:proofErr w:type="gramStart"/>
      <w:r>
        <w:t>[!(</w:t>
      </w:r>
      <w:proofErr w:type="gramEnd"/>
      <w:r>
        <w:t>strata_dom1$LABEL %in% r$dim1),]</w:t>
      </w:r>
    </w:p>
    <w:p w14:paraId="764EBB88" w14:textId="77777777" w:rsidR="00276B57" w:rsidRDefault="00276B57" w:rsidP="00276B57">
      <w:pPr>
        <w:pStyle w:val="Code"/>
      </w:pPr>
    </w:p>
    <w:p w14:paraId="7E1F3651" w14:textId="1E98DDE5" w:rsidR="007F2A16" w:rsidRDefault="007F2A16">
      <w:pPr>
        <w:pStyle w:val="Code"/>
      </w:pPr>
      <w:r>
        <w:t>labeldom1=</w:t>
      </w:r>
      <w:proofErr w:type="spellStart"/>
      <w:r>
        <w:t>as.numeric</w:t>
      </w:r>
      <w:proofErr w:type="spellEnd"/>
      <w:r>
        <w:t xml:space="preserve">(strata_dom1[,4]) # Initial stratification to be used in </w:t>
      </w:r>
    </w:p>
    <w:p w14:paraId="76190696" w14:textId="77777777" w:rsidR="007F2A16" w:rsidRDefault="007F2A16" w:rsidP="007F2A16">
      <w:pPr>
        <w:pStyle w:val="Code"/>
      </w:pPr>
      <w:r>
        <w:t xml:space="preserve">x1 &lt;- </w:t>
      </w:r>
      <w:proofErr w:type="spellStart"/>
      <w:proofErr w:type="gramStart"/>
      <w:r>
        <w:t>as.matrix</w:t>
      </w:r>
      <w:proofErr w:type="spellEnd"/>
      <w:proofErr w:type="gramEnd"/>
      <w:r>
        <w:t>(</w:t>
      </w:r>
      <w:proofErr w:type="spellStart"/>
      <w:r>
        <w:t>as.double</w:t>
      </w:r>
      <w:proofErr w:type="spellEnd"/>
      <w:r>
        <w:t>(matrix(strata_dom1[,5]))) # Matrix xi</w:t>
      </w:r>
    </w:p>
    <w:p w14:paraId="27C859EF" w14:textId="627EEAEB" w:rsidR="00C63303" w:rsidRDefault="00C63303">
      <w:pPr>
        <w:pStyle w:val="Code"/>
      </w:pPr>
      <w:r>
        <w:t xml:space="preserve"># </w:t>
      </w:r>
      <w:r w:rsidR="007F2A16">
        <w:t xml:space="preserve">Using </w:t>
      </w:r>
      <w:proofErr w:type="spellStart"/>
      <w:r>
        <w:t>ga_solution$aggr_strata</w:t>
      </w:r>
      <w:proofErr w:type="spellEnd"/>
      <w:r>
        <w:t xml:space="preserve"> result for creating parameter samplesizeMultiDOM1</w:t>
      </w:r>
    </w:p>
    <w:p w14:paraId="3F866BC9" w14:textId="77777777" w:rsidR="00C63303" w:rsidRDefault="00C63303" w:rsidP="00C63303">
      <w:pPr>
        <w:pStyle w:val="Code"/>
      </w:pPr>
      <w:r>
        <w:t xml:space="preserve">R = </w:t>
      </w:r>
      <w:proofErr w:type="gramStart"/>
      <w:r>
        <w:t>matrix(</w:t>
      </w:r>
      <w:proofErr w:type="gramEnd"/>
      <w:r>
        <w:t xml:space="preserve">0,nrow=1, </w:t>
      </w:r>
      <w:proofErr w:type="spellStart"/>
      <w:r>
        <w:t>ncol</w:t>
      </w:r>
      <w:proofErr w:type="spellEnd"/>
      <w:r>
        <w:t>=8)</w:t>
      </w:r>
    </w:p>
    <w:p w14:paraId="22E1E62C" w14:textId="77777777" w:rsidR="00C63303" w:rsidRDefault="00C63303" w:rsidP="00C63303">
      <w:pPr>
        <w:pStyle w:val="Code"/>
      </w:pPr>
      <w:r>
        <w:t xml:space="preserve">RR = </w:t>
      </w:r>
      <w:proofErr w:type="gramStart"/>
      <w:r>
        <w:t>matrix(</w:t>
      </w:r>
      <w:proofErr w:type="gramEnd"/>
      <w:r>
        <w:t xml:space="preserve">0,nrow=1, </w:t>
      </w:r>
      <w:proofErr w:type="spellStart"/>
      <w:r>
        <w:t>ncol</w:t>
      </w:r>
      <w:proofErr w:type="spellEnd"/>
      <w:r>
        <w:t>=8)</w:t>
      </w:r>
    </w:p>
    <w:p w14:paraId="4F47EBE4" w14:textId="77777777" w:rsidR="00C63303" w:rsidRDefault="00C63303" w:rsidP="00C63303">
      <w:pPr>
        <w:pStyle w:val="Code"/>
      </w:pPr>
      <w:r>
        <w:t>for (</w:t>
      </w:r>
      <w:proofErr w:type="spellStart"/>
      <w:r>
        <w:t>i</w:t>
      </w:r>
      <w:proofErr w:type="spellEnd"/>
      <w:r>
        <w:t xml:space="preserve"> in </w:t>
      </w:r>
      <w:proofErr w:type="gramStart"/>
      <w:r>
        <w:t>1:nrow</w:t>
      </w:r>
      <w:proofErr w:type="gramEnd"/>
      <w:r>
        <w:t>(</w:t>
      </w:r>
      <w:proofErr w:type="spellStart"/>
      <w:r>
        <w:t>ga_solution$aggr_strata</w:t>
      </w:r>
      <w:proofErr w:type="spellEnd"/>
      <w:r>
        <w:t>)) {</w:t>
      </w:r>
    </w:p>
    <w:p w14:paraId="153175BA" w14:textId="77777777" w:rsidR="00C63303" w:rsidRDefault="00C63303" w:rsidP="00C63303">
      <w:pPr>
        <w:pStyle w:val="Code"/>
      </w:pPr>
      <w:r>
        <w:t xml:space="preserve">  if (</w:t>
      </w:r>
      <w:proofErr w:type="spellStart"/>
      <w:r>
        <w:t>ga_solution$aggr_strata</w:t>
      </w:r>
      <w:proofErr w:type="spellEnd"/>
      <w:r>
        <w:t>[i,5] == 1) {</w:t>
      </w:r>
    </w:p>
    <w:p w14:paraId="257E29A1" w14:textId="77777777" w:rsidR="00C63303" w:rsidRDefault="00C63303" w:rsidP="00C63303">
      <w:pPr>
        <w:pStyle w:val="Code"/>
      </w:pPr>
      <w:r>
        <w:t xml:space="preserve">    </w:t>
      </w:r>
      <w:proofErr w:type="gramStart"/>
      <w:r>
        <w:t>R[</w:t>
      </w:r>
      <w:proofErr w:type="gramEnd"/>
      <w:r>
        <w:t xml:space="preserve">1,] = </w:t>
      </w:r>
      <w:proofErr w:type="spellStart"/>
      <w:r>
        <w:t>as.matrix</w:t>
      </w:r>
      <w:proofErr w:type="spellEnd"/>
      <w:r>
        <w:t>(</w:t>
      </w:r>
      <w:proofErr w:type="spellStart"/>
      <w:r>
        <w:t>ga_solution$aggr_strata</w:t>
      </w:r>
      <w:proofErr w:type="spellEnd"/>
      <w:r>
        <w:t>[</w:t>
      </w:r>
      <w:proofErr w:type="spellStart"/>
      <w:r>
        <w:t>i</w:t>
      </w:r>
      <w:proofErr w:type="spellEnd"/>
      <w:r>
        <w:t>,])</w:t>
      </w:r>
    </w:p>
    <w:p w14:paraId="740FBCC8" w14:textId="77777777" w:rsidR="00C63303" w:rsidRDefault="00C63303" w:rsidP="00C63303">
      <w:pPr>
        <w:pStyle w:val="Code"/>
      </w:pPr>
      <w:r>
        <w:t xml:space="preserve">    RR = </w:t>
      </w:r>
      <w:proofErr w:type="spellStart"/>
      <w:proofErr w:type="gramStart"/>
      <w:r>
        <w:t>rbind</w:t>
      </w:r>
      <w:proofErr w:type="spellEnd"/>
      <w:r>
        <w:t>(</w:t>
      </w:r>
      <w:proofErr w:type="gramEnd"/>
      <w:r>
        <w:t>RR,R)</w:t>
      </w:r>
    </w:p>
    <w:p w14:paraId="1ACA46CF" w14:textId="77777777" w:rsidR="00C63303" w:rsidRDefault="00C63303" w:rsidP="00C63303">
      <w:pPr>
        <w:pStyle w:val="Code"/>
      </w:pPr>
      <w:r>
        <w:t xml:space="preserve">  }</w:t>
      </w:r>
    </w:p>
    <w:p w14:paraId="5D0B3A4E" w14:textId="77777777" w:rsidR="00C63303" w:rsidRDefault="00C63303" w:rsidP="00C63303">
      <w:pPr>
        <w:pStyle w:val="Code"/>
      </w:pPr>
      <w:r>
        <w:t>}</w:t>
      </w:r>
    </w:p>
    <w:p w14:paraId="12C8AAA4" w14:textId="77777777" w:rsidR="00C63303" w:rsidRDefault="00C63303" w:rsidP="00C63303">
      <w:pPr>
        <w:pStyle w:val="Code"/>
      </w:pPr>
      <w:proofErr w:type="gramStart"/>
      <w:r>
        <w:t>samplesize.domain</w:t>
      </w:r>
      <w:proofErr w:type="gramEnd"/>
      <w:r>
        <w:t>1 = RR[-1,]</w:t>
      </w:r>
    </w:p>
    <w:p w14:paraId="3747030F" w14:textId="77777777" w:rsidR="00C63303" w:rsidRDefault="00C63303" w:rsidP="00C63303">
      <w:pPr>
        <w:pStyle w:val="Code"/>
      </w:pPr>
      <w:r>
        <w:t>sampleSizeMultiDOM1=sum(ceiling(</w:t>
      </w:r>
      <w:proofErr w:type="gramStart"/>
      <w:r>
        <w:t>samplesize.domain</w:t>
      </w:r>
      <w:proofErr w:type="gramEnd"/>
      <w:r>
        <w:t>1[,8]))</w:t>
      </w:r>
    </w:p>
    <w:p w14:paraId="3A4D3A1B" w14:textId="55921160" w:rsidR="00C63303" w:rsidRDefault="00873B07" w:rsidP="008F1BDC">
      <w:r>
        <w:t>Finally,</w:t>
      </w:r>
      <w:r w:rsidR="00C63303">
        <w:t xml:space="preserve"> “</w:t>
      </w:r>
      <w:proofErr w:type="spellStart"/>
      <w:r w:rsidR="00C63303">
        <w:t>samincv</w:t>
      </w:r>
      <w:proofErr w:type="spellEnd"/>
      <w:r w:rsidR="00C63303">
        <w:t>” function</w:t>
      </w:r>
      <w:r>
        <w:t xml:space="preserve"> </w:t>
      </w:r>
      <w:r w:rsidR="00E7219B">
        <w:t>from the</w:t>
      </w:r>
      <w:r>
        <w:t xml:space="preserve"> ‘</w:t>
      </w:r>
      <w:proofErr w:type="spellStart"/>
      <w:r>
        <w:t>saAlloc</w:t>
      </w:r>
      <w:proofErr w:type="spellEnd"/>
      <w:r>
        <w:t>’ R package</w:t>
      </w:r>
      <w:r w:rsidR="00E7219B">
        <w:t xml:space="preserve"> is called</w:t>
      </w:r>
      <w:r>
        <w:t>.</w:t>
      </w:r>
      <w:r w:rsidR="00C63303">
        <w:t xml:space="preserve"> </w:t>
      </w:r>
      <w:r>
        <w:t xml:space="preserve">This function </w:t>
      </w:r>
      <w:r w:rsidR="00C63303">
        <w:t xml:space="preserve">performs the </w:t>
      </w:r>
      <w:r>
        <w:t xml:space="preserve">joint </w:t>
      </w:r>
      <w:r w:rsidR="00C63303">
        <w:t xml:space="preserve">optimal stratification and allocation based on </w:t>
      </w:r>
      <w:r w:rsidR="00E7219B">
        <w:t>S</w:t>
      </w:r>
      <w:r w:rsidR="00C63303">
        <w:t xml:space="preserve">imulated </w:t>
      </w:r>
      <w:r w:rsidR="00E7219B">
        <w:t>A</w:t>
      </w:r>
      <w:r w:rsidR="00C63303">
        <w:t xml:space="preserve">nnealing. </w:t>
      </w:r>
      <w:r w:rsidR="00ED2641">
        <w:t xml:space="preserve">The optimal stratification and allocation </w:t>
      </w:r>
      <w:proofErr w:type="gramStart"/>
      <w:r w:rsidR="00ED2641">
        <w:t>is</w:t>
      </w:r>
      <w:proofErr w:type="gramEnd"/>
      <w:r w:rsidR="00ED2641">
        <w:t xml:space="preserve"> determined by </w:t>
      </w:r>
      <w:r w:rsidR="00E7219B">
        <w:t>exchang</w:t>
      </w:r>
      <w:r w:rsidR="00ED2641">
        <w:t>ing</w:t>
      </w:r>
      <w:r w:rsidR="00E7219B">
        <w:t xml:space="preserve"> the PSUs</w:t>
      </w:r>
      <w:r w:rsidRPr="003A7EDE">
        <w:t xml:space="preserve"> between </w:t>
      </w:r>
      <w:r w:rsidR="00D90A39">
        <w:t xml:space="preserve">selected </w:t>
      </w:r>
      <w:r w:rsidRPr="003A7EDE">
        <w:t>strata</w:t>
      </w:r>
      <w:r w:rsidR="00D90A39">
        <w:t xml:space="preserve"> iteratively</w:t>
      </w:r>
      <w:r w:rsidRPr="003A7EDE">
        <w:t xml:space="preserve"> to minimize the coefficient of variation (CV).</w:t>
      </w:r>
      <w:r>
        <w:t xml:space="preserve"> </w:t>
      </w:r>
      <w:r w:rsidR="00C63303">
        <w:t xml:space="preserve">In </w:t>
      </w:r>
      <w:r>
        <w:t>‘</w:t>
      </w:r>
      <w:proofErr w:type="spellStart"/>
      <w:r>
        <w:t>samincv</w:t>
      </w:r>
      <w:proofErr w:type="spellEnd"/>
      <w:r>
        <w:t>” function</w:t>
      </w:r>
      <w:r w:rsidR="00C63303">
        <w:t xml:space="preserve">, </w:t>
      </w:r>
      <w:r>
        <w:t xml:space="preserve">some </w:t>
      </w:r>
      <w:r w:rsidR="00C63303">
        <w:t>parameters such as</w:t>
      </w:r>
      <w:r w:rsidR="00412CC6">
        <w:t xml:space="preserve"> iteration</w:t>
      </w:r>
      <w:r w:rsidR="00C63303">
        <w:t xml:space="preserve"> </w:t>
      </w:r>
      <w:r w:rsidR="00412CC6">
        <w:t>(</w:t>
      </w:r>
      <w:r w:rsidR="00D90A39">
        <w:t xml:space="preserve">number of </w:t>
      </w:r>
      <w:r w:rsidR="00C63303">
        <w:t>iteration</w:t>
      </w:r>
      <w:r w:rsidR="00D90A39">
        <w:t>s</w:t>
      </w:r>
      <w:r w:rsidR="00412CC6">
        <w:t>)</w:t>
      </w:r>
      <w:r w:rsidR="009321FA">
        <w:t xml:space="preserve">, </w:t>
      </w:r>
      <w:proofErr w:type="spellStart"/>
      <w:r w:rsidR="009321FA">
        <w:t>t</w:t>
      </w:r>
      <w:r w:rsidR="009321FA" w:rsidRPr="00C55B09">
        <w:t>argetCV</w:t>
      </w:r>
      <w:proofErr w:type="spellEnd"/>
      <w:r w:rsidR="009321FA">
        <w:t xml:space="preserve"> </w:t>
      </w:r>
      <w:r w:rsidR="009321FA" w:rsidRPr="00C55B09">
        <w:t>(the value of target CV</w:t>
      </w:r>
      <w:r w:rsidR="009321FA">
        <w:t>),</w:t>
      </w:r>
      <w:r w:rsidR="00C63303">
        <w:t xml:space="preserve"> and penalty</w:t>
      </w:r>
      <w:r w:rsidR="00D90A39">
        <w:t xml:space="preserve"> </w:t>
      </w:r>
      <w:r w:rsidR="00C63303">
        <w:t>(</w:t>
      </w:r>
      <w:r w:rsidR="00D90A39">
        <w:t xml:space="preserve">of deviating from target </w:t>
      </w:r>
      <w:r w:rsidR="00C63303" w:rsidRPr="001A36E3">
        <w:t>CV</w:t>
      </w:r>
      <w:r w:rsidR="00D90A39">
        <w:t>s</w:t>
      </w:r>
      <w:r>
        <w:t xml:space="preserve">) </w:t>
      </w:r>
      <w:r w:rsidR="00C63303">
        <w:t>are specified along with the input matrices which are x</w:t>
      </w:r>
      <w:r>
        <w:t>i</w:t>
      </w:r>
      <w:r w:rsidR="008F1BDC">
        <w:t xml:space="preserve"> </w:t>
      </w:r>
      <w:r w:rsidR="00C63303">
        <w:t>(PSU</w:t>
      </w:r>
      <w:r w:rsidR="008F1BDC">
        <w:t>s</w:t>
      </w:r>
      <w:r w:rsidR="00C63303">
        <w:t xml:space="preserve"> </w:t>
      </w:r>
      <w:r w:rsidR="008F1BDC">
        <w:t>in</w:t>
      </w:r>
      <w:r>
        <w:t xml:space="preserve"> domain </w:t>
      </w:r>
      <w:proofErr w:type="spellStart"/>
      <w:r>
        <w:t>i</w:t>
      </w:r>
      <w:proofErr w:type="spellEnd"/>
      <w:r w:rsidR="00C63303">
        <w:t>), label (</w:t>
      </w:r>
      <w:r w:rsidR="00C63303" w:rsidRPr="00C55B09">
        <w:t xml:space="preserve">initial </w:t>
      </w:r>
      <w:r w:rsidR="006A1852">
        <w:t>stratification</w:t>
      </w:r>
      <w:r w:rsidR="00C63303" w:rsidRPr="00C55B09">
        <w:t xml:space="preserve">), </w:t>
      </w:r>
      <w:proofErr w:type="spellStart"/>
      <w:r w:rsidR="00C63303">
        <w:t>samplesize</w:t>
      </w:r>
      <w:proofErr w:type="spellEnd"/>
      <w:r w:rsidR="006A1852">
        <w:t xml:space="preserve"> </w:t>
      </w:r>
      <w:r w:rsidR="00C63303">
        <w:t>(required sample size for each domain</w:t>
      </w:r>
      <w:r>
        <w:t>)</w:t>
      </w:r>
      <w:r w:rsidR="00C878B3">
        <w:t>.</w:t>
      </w:r>
      <w:r w:rsidR="00F25F79">
        <w:t xml:space="preserve"> We </w:t>
      </w:r>
      <w:r w:rsidR="00F25F79">
        <w:lastRenderedPageBreak/>
        <w:t>used the GA method output for</w:t>
      </w:r>
      <w:r w:rsidR="00C878B3">
        <w:t xml:space="preserve"> x</w:t>
      </w:r>
      <w:r w:rsidR="00F25F79">
        <w:t>1</w:t>
      </w:r>
      <w:r w:rsidR="00C878B3">
        <w:t xml:space="preserve">, labeldom1, </w:t>
      </w:r>
      <w:r w:rsidR="00F25F79">
        <w:t>and</w:t>
      </w:r>
      <w:r w:rsidR="00A83AE9">
        <w:t xml:space="preserve"> </w:t>
      </w:r>
      <w:r w:rsidR="00C878B3">
        <w:t xml:space="preserve">sampleSizeMultiDOM1 here. </w:t>
      </w:r>
      <w:proofErr w:type="spellStart"/>
      <w:r w:rsidR="00C878B3">
        <w:t>TargetCV</w:t>
      </w:r>
      <w:proofErr w:type="spellEnd"/>
      <w:r w:rsidR="00C878B3">
        <w:t>, iteration</w:t>
      </w:r>
      <w:r w:rsidR="00177C97">
        <w:t>,</w:t>
      </w:r>
      <w:r w:rsidR="00C878B3">
        <w:t xml:space="preserve"> and penalty </w:t>
      </w:r>
      <w:r w:rsidR="00177C97">
        <w:t xml:space="preserve">parameters </w:t>
      </w:r>
      <w:r w:rsidR="00C878B3">
        <w:t xml:space="preserve">are set </w:t>
      </w:r>
      <w:r w:rsidR="00177C97">
        <w:t>to</w:t>
      </w:r>
      <w:r w:rsidR="00C878B3">
        <w:t xml:space="preserve"> 0.02, 100</w:t>
      </w:r>
      <w:r w:rsidR="0084251F">
        <w:t>0</w:t>
      </w:r>
      <w:r w:rsidR="00C878B3">
        <w:t xml:space="preserve">, </w:t>
      </w:r>
      <w:r w:rsidR="00F60725">
        <w:t xml:space="preserve">and </w:t>
      </w:r>
      <w:r w:rsidR="003F151A">
        <w:t xml:space="preserve">10 </w:t>
      </w:r>
      <w:r w:rsidR="00177C97">
        <w:t>respectively</w:t>
      </w:r>
      <w:r w:rsidR="003F151A">
        <w:t>.</w:t>
      </w:r>
      <w:r w:rsidR="00F60725">
        <w:t xml:space="preserve"> </w:t>
      </w:r>
    </w:p>
    <w:p w14:paraId="005448A8" w14:textId="77777777" w:rsidR="00C63303" w:rsidRDefault="00C63303" w:rsidP="00C63303">
      <w:pPr>
        <w:pStyle w:val="Code"/>
      </w:pPr>
      <w:r>
        <w:t>library(</w:t>
      </w:r>
      <w:proofErr w:type="spellStart"/>
      <w:r>
        <w:t>saAlloc</w:t>
      </w:r>
      <w:proofErr w:type="spellEnd"/>
      <w:r>
        <w:t>)</w:t>
      </w:r>
    </w:p>
    <w:p w14:paraId="3C74079C" w14:textId="77777777" w:rsidR="00C63303" w:rsidRDefault="00C63303" w:rsidP="00C63303">
      <w:pPr>
        <w:pStyle w:val="Code"/>
      </w:pPr>
      <w:r>
        <w:t xml:space="preserve">sa_solution_acv_multi_1 &lt;- </w:t>
      </w:r>
      <w:proofErr w:type="spellStart"/>
      <w:proofErr w:type="gramStart"/>
      <w:r>
        <w:t>saMinCV</w:t>
      </w:r>
      <w:proofErr w:type="spellEnd"/>
      <w:r>
        <w:t>(</w:t>
      </w:r>
      <w:proofErr w:type="gramEnd"/>
    </w:p>
    <w:p w14:paraId="4A54B674" w14:textId="42947A2E" w:rsidR="00C63303" w:rsidRDefault="00664F4B" w:rsidP="00C63303">
      <w:pPr>
        <w:pStyle w:val="Code"/>
      </w:pPr>
      <w:r>
        <w:t xml:space="preserve"> </w:t>
      </w:r>
      <w:r w:rsidR="00C63303">
        <w:t>x=x1,</w:t>
      </w:r>
    </w:p>
    <w:p w14:paraId="2EE84CA5" w14:textId="552000E4" w:rsidR="00C63303" w:rsidRDefault="00664F4B" w:rsidP="00C63303">
      <w:pPr>
        <w:pStyle w:val="Code"/>
      </w:pPr>
      <w:r>
        <w:t xml:space="preserve"> </w:t>
      </w:r>
      <w:r w:rsidR="00C63303">
        <w:t xml:space="preserve">label= labeldom1, </w:t>
      </w:r>
    </w:p>
    <w:p w14:paraId="20D11AE1" w14:textId="47CEFDEC" w:rsidR="00C63303" w:rsidRDefault="00664F4B" w:rsidP="00C63303">
      <w:pPr>
        <w:pStyle w:val="Code"/>
      </w:pPr>
      <w:r>
        <w:t xml:space="preserve"> </w:t>
      </w:r>
      <w:proofErr w:type="spellStart"/>
      <w:r w:rsidR="00C63303">
        <w:t>targetCV</w:t>
      </w:r>
      <w:proofErr w:type="spellEnd"/>
      <w:proofErr w:type="gramStart"/>
      <w:r w:rsidR="00C63303">
        <w:t>=(</w:t>
      </w:r>
      <w:proofErr w:type="gramEnd"/>
      <w:r w:rsidR="00C63303">
        <w:t>0.02),</w:t>
      </w:r>
    </w:p>
    <w:p w14:paraId="1100E16A" w14:textId="6AF0316E" w:rsidR="00C63303" w:rsidRDefault="00664F4B" w:rsidP="00C63303">
      <w:pPr>
        <w:pStyle w:val="Code"/>
      </w:pPr>
      <w:r>
        <w:t xml:space="preserve"> </w:t>
      </w:r>
      <w:proofErr w:type="spellStart"/>
      <w:r w:rsidR="00C63303">
        <w:t>sampleSize</w:t>
      </w:r>
      <w:proofErr w:type="spellEnd"/>
      <w:r w:rsidR="00C63303">
        <w:t>=sampleSizeMultiDOM1,</w:t>
      </w:r>
    </w:p>
    <w:p w14:paraId="69D45168" w14:textId="0A98FE0D" w:rsidR="00C63303" w:rsidRDefault="00C63303" w:rsidP="00C63303">
      <w:pPr>
        <w:pStyle w:val="Code"/>
      </w:pPr>
      <w:r>
        <w:t xml:space="preserve"> iterations=100</w:t>
      </w:r>
      <w:r w:rsidR="0084251F">
        <w:t>0</w:t>
      </w:r>
      <w:r>
        <w:t>,</w:t>
      </w:r>
    </w:p>
    <w:p w14:paraId="114401F0" w14:textId="1BA53BFA" w:rsidR="00C63303" w:rsidRDefault="00C63303" w:rsidP="00C63303">
      <w:pPr>
        <w:pStyle w:val="Code"/>
      </w:pPr>
      <w:r>
        <w:t xml:space="preserve"> penalty = 10,</w:t>
      </w:r>
    </w:p>
    <w:p w14:paraId="790B1107" w14:textId="2CFAB8C4" w:rsidR="00C63303" w:rsidRDefault="00C63303" w:rsidP="00C63303">
      <w:pPr>
        <w:pStyle w:val="Code"/>
      </w:pPr>
      <w:r>
        <w:t xml:space="preserve"> </w:t>
      </w:r>
      <w:proofErr w:type="spellStart"/>
      <w:r>
        <w:t>preserveSatisfied</w:t>
      </w:r>
      <w:proofErr w:type="spellEnd"/>
      <w:r>
        <w:t>=TRUE,</w:t>
      </w:r>
    </w:p>
    <w:p w14:paraId="665DC7C2" w14:textId="70FDBF9F" w:rsidR="00C63303" w:rsidRDefault="00C63303" w:rsidP="00664F4B">
      <w:pPr>
        <w:pStyle w:val="Code"/>
      </w:pPr>
      <w:r>
        <w:t xml:space="preserve"> </w:t>
      </w:r>
      <w:proofErr w:type="spellStart"/>
      <w:r>
        <w:t>fpc</w:t>
      </w:r>
      <w:proofErr w:type="spellEnd"/>
      <w:r>
        <w:t>=FALSE)</w:t>
      </w:r>
    </w:p>
    <w:p w14:paraId="36C53B23" w14:textId="46071F17" w:rsidR="00C63303" w:rsidRDefault="00C63303" w:rsidP="00F60725">
      <w:pPr>
        <w:pStyle w:val="Code"/>
      </w:pPr>
      <w:r>
        <w:t>summary(</w:t>
      </w:r>
      <w:r w:rsidR="00F60725">
        <w:t>sa_solution_acv_multi_1</w:t>
      </w:r>
      <w:r>
        <w:t>)</w:t>
      </w:r>
    </w:p>
    <w:p w14:paraId="4BC4B5BE" w14:textId="4B73E868" w:rsidR="00F60725" w:rsidRDefault="00BB7D22" w:rsidP="009B0A97">
      <w:pPr>
        <w:pStyle w:val="Code"/>
      </w:pPr>
      <w:r w:rsidRPr="00BB7D22">
        <w:t>sa_solution_acv_multi_1$label</w:t>
      </w:r>
    </w:p>
    <w:p w14:paraId="38E73AB4" w14:textId="28E923CD" w:rsidR="00081F0C" w:rsidRDefault="00C63303" w:rsidP="007954A0">
      <w:r>
        <w:t xml:space="preserve">Although </w:t>
      </w:r>
      <w:r w:rsidR="009B0A97">
        <w:t xml:space="preserve">the results for </w:t>
      </w:r>
      <w:r>
        <w:t xml:space="preserve">each domain are stored in </w:t>
      </w:r>
      <w:r w:rsidR="009B0A97">
        <w:t>‘</w:t>
      </w:r>
      <w:proofErr w:type="spellStart"/>
      <w:r>
        <w:t>sa_solution</w:t>
      </w:r>
      <w:proofErr w:type="spellEnd"/>
      <w:r w:rsidR="009B0A97">
        <w:t>’</w:t>
      </w:r>
      <w:r>
        <w:t xml:space="preserve">, selected elements can be stored in separate csv files for convenience and further analysis. </w:t>
      </w:r>
      <w:r w:rsidR="007954A0">
        <w:t xml:space="preserve">The </w:t>
      </w:r>
      <w:r w:rsidR="00664F4B">
        <w:t>elements</w:t>
      </w:r>
      <w:r w:rsidR="007954A0">
        <w:t xml:space="preserve"> in </w:t>
      </w:r>
      <w:r w:rsidR="00F60725">
        <w:t>‘</w:t>
      </w:r>
      <w:proofErr w:type="spellStart"/>
      <w:r w:rsidR="00F60725">
        <w:t>sa_solu</w:t>
      </w:r>
      <w:r w:rsidR="00BB7D22">
        <w:t>t</w:t>
      </w:r>
      <w:r w:rsidR="00F60725">
        <w:t>ion</w:t>
      </w:r>
      <w:proofErr w:type="spellEnd"/>
      <w:r w:rsidR="009B0A97">
        <w:t xml:space="preserve">’ </w:t>
      </w:r>
      <w:r w:rsidR="00BB7D22">
        <w:t xml:space="preserve">are </w:t>
      </w:r>
      <w:r w:rsidR="007954A0">
        <w:t xml:space="preserve">as </w:t>
      </w:r>
      <w:r w:rsidR="00BB7D22">
        <w:t>follows</w:t>
      </w:r>
      <w:r w:rsidR="007954A0">
        <w:t xml:space="preserve">: </w:t>
      </w:r>
      <w:r w:rsidR="00BB7D22">
        <w:t>“</w:t>
      </w:r>
      <w:r>
        <w:t>CVs</w:t>
      </w:r>
      <w:r w:rsidR="00BB7D22">
        <w:t>”</w:t>
      </w:r>
      <w:r>
        <w:t xml:space="preserve"> indicates the</w:t>
      </w:r>
      <w:r w:rsidR="00BB7D22">
        <w:t xml:space="preserve"> initial </w:t>
      </w:r>
      <w:r>
        <w:t xml:space="preserve">coefficient </w:t>
      </w:r>
      <w:r w:rsidR="007954A0">
        <w:t>of variation (prior to optimization)</w:t>
      </w:r>
      <w:r>
        <w:t xml:space="preserve"> and the final coefficient vari</w:t>
      </w:r>
      <w:r w:rsidR="007954A0">
        <w:t>ation (after optimization)</w:t>
      </w:r>
      <w:r w:rsidR="00BB7D22">
        <w:t>.</w:t>
      </w:r>
      <w:r>
        <w:t xml:space="preserve"> </w:t>
      </w:r>
      <w:r w:rsidR="00BB7D22">
        <w:t xml:space="preserve">Initial </w:t>
      </w:r>
      <w:r>
        <w:t>and final sample size</w:t>
      </w:r>
      <w:r w:rsidR="007954A0">
        <w:t>s</w:t>
      </w:r>
      <w:r>
        <w:t xml:space="preserve"> are </w:t>
      </w:r>
      <w:r w:rsidR="00BB7D22">
        <w:t>presented in “</w:t>
      </w:r>
      <w:proofErr w:type="spellStart"/>
      <w:r w:rsidR="00BB7D22">
        <w:t>Samplesize</w:t>
      </w:r>
      <w:proofErr w:type="spellEnd"/>
      <w:r w:rsidR="00BB7D22">
        <w:t xml:space="preserve">” </w:t>
      </w:r>
      <w:r>
        <w:t xml:space="preserve">while in </w:t>
      </w:r>
      <w:r w:rsidR="00BB7D22">
        <w:t>“</w:t>
      </w:r>
      <w:proofErr w:type="spellStart"/>
      <w:r>
        <w:t>StrataSize</w:t>
      </w:r>
      <w:proofErr w:type="spellEnd"/>
      <w:r w:rsidR="00BB7D22">
        <w:t>”</w:t>
      </w:r>
      <w:r>
        <w:t xml:space="preserve">, the number of </w:t>
      </w:r>
      <w:r w:rsidR="00BB7D22">
        <w:t xml:space="preserve">distinct </w:t>
      </w:r>
      <w:r w:rsidR="00664F4B">
        <w:t>strata</w:t>
      </w:r>
      <w:r w:rsidR="00BB7D22">
        <w:t xml:space="preserve"> in the sample is shown.</w:t>
      </w:r>
      <w:r>
        <w:t xml:space="preserve"> </w:t>
      </w:r>
      <w:r w:rsidR="00BB7D22">
        <w:t xml:space="preserve">To display the stratification </w:t>
      </w:r>
      <w:r w:rsidR="00664F4B">
        <w:t xml:space="preserve">labels </w:t>
      </w:r>
      <w:r w:rsidR="00BB7D22">
        <w:t>vector, “</w:t>
      </w:r>
      <w:r w:rsidR="00BB7D22" w:rsidRPr="00BB7D22">
        <w:t>sa_solution_acv_multi_1$label</w:t>
      </w:r>
      <w:r w:rsidR="00BB7D22">
        <w:t>” is called.</w:t>
      </w:r>
    </w:p>
    <w:p w14:paraId="0703D720" w14:textId="076F7D65" w:rsidR="00C63303" w:rsidRDefault="00664F4B">
      <w:r>
        <w:t>After running the SA based</w:t>
      </w:r>
      <w:r w:rsidR="00B808E7">
        <w:t xml:space="preserve"> method</w:t>
      </w:r>
      <w:r>
        <w:t xml:space="preserve"> using the</w:t>
      </w:r>
      <w:r w:rsidR="00B808E7">
        <w:t xml:space="preserve"> same sample size </w:t>
      </w:r>
      <w:r>
        <w:t xml:space="preserve">and initial stratification from the </w:t>
      </w:r>
      <w:r w:rsidR="00B808E7">
        <w:t xml:space="preserve">GA method, CV </w:t>
      </w:r>
      <w:r>
        <w:t xml:space="preserve">in the final sample </w:t>
      </w:r>
      <w:r w:rsidR="00B808E7">
        <w:t xml:space="preserve">is improved. The result of GA and SA method for joint stratification and allocation are displayed by running the following script. </w:t>
      </w:r>
    </w:p>
    <w:p w14:paraId="3960ADE2" w14:textId="77777777" w:rsidR="00C63303" w:rsidRDefault="00C63303" w:rsidP="00C63303">
      <w:pPr>
        <w:pStyle w:val="Code"/>
      </w:pPr>
      <w:r>
        <w:t># comparing result of GA and SA</w:t>
      </w:r>
    </w:p>
    <w:p w14:paraId="4CFB86FA" w14:textId="77777777" w:rsidR="00C63303" w:rsidRDefault="00C63303" w:rsidP="00C63303">
      <w:pPr>
        <w:pStyle w:val="Code"/>
      </w:pPr>
      <w:proofErr w:type="spellStart"/>
      <w:r>
        <w:t>SA_GA_compare_startification</w:t>
      </w:r>
      <w:proofErr w:type="spellEnd"/>
      <w:r>
        <w:t xml:space="preserve"> &lt;- cbind.</w:t>
      </w:r>
      <w:proofErr w:type="gramStart"/>
      <w:r>
        <w:t>data.frame</w:t>
      </w:r>
      <w:proofErr w:type="gramEnd"/>
      <w:r>
        <w:t>(SA_stratification=sa_solution_acv_multi_1$label,GA_stratification=c(labeldom1))</w:t>
      </w:r>
    </w:p>
    <w:p w14:paraId="6875F06C" w14:textId="77777777" w:rsidR="00C63303" w:rsidRDefault="00C63303" w:rsidP="00C63303">
      <w:pPr>
        <w:pStyle w:val="Code"/>
      </w:pPr>
      <w:proofErr w:type="spellStart"/>
      <w:r>
        <w:t>SA_GA_compare_allocation</w:t>
      </w:r>
      <w:proofErr w:type="spellEnd"/>
      <w:r>
        <w:t xml:space="preserve"> &lt;- cbind.</w:t>
      </w:r>
      <w:proofErr w:type="gramStart"/>
      <w:r>
        <w:t>data.frame</w:t>
      </w:r>
      <w:proofErr w:type="gramEnd"/>
      <w:r>
        <w:t>(SA_allocation=sa_solution_acv_multi_1$sampleSize,GA_allocation=ceiling(samplesize.domain1[,8])</w:t>
      </w:r>
    </w:p>
    <w:p w14:paraId="29FE9C24" w14:textId="77777777" w:rsidR="009900F9" w:rsidRDefault="009900F9">
      <w:pPr>
        <w:spacing w:before="0" w:line="240" w:lineRule="auto"/>
        <w:ind w:right="0"/>
        <w:rPr>
          <w:b/>
          <w:bCs/>
        </w:rPr>
      </w:pPr>
      <w:r>
        <w:br w:type="page"/>
      </w:r>
    </w:p>
    <w:p w14:paraId="2CDCA50C" w14:textId="70528D2B" w:rsidR="00C63303" w:rsidRPr="007E66E3" w:rsidRDefault="00D01F2E" w:rsidP="007E66E3">
      <w:pPr>
        <w:pStyle w:val="Heading2"/>
      </w:pPr>
      <w:bookmarkStart w:id="21" w:name="_Toc22109621"/>
      <w:r w:rsidRPr="007E66E3">
        <w:lastRenderedPageBreak/>
        <w:t xml:space="preserve">Method 2 </w:t>
      </w:r>
      <w:r w:rsidR="00182B90" w:rsidRPr="007E66E3">
        <w:t>r</w:t>
      </w:r>
      <w:r w:rsidRPr="007E66E3">
        <w:t>esults</w:t>
      </w:r>
      <w:bookmarkEnd w:id="21"/>
    </w:p>
    <w:p w14:paraId="41109411" w14:textId="27B8D74A" w:rsidR="00B808E7" w:rsidRDefault="00B808E7" w:rsidP="00D04A18">
      <w:r>
        <w:rPr>
          <w:rFonts w:asciiTheme="majorBidi" w:eastAsia="Times New Roman" w:hAnsiTheme="majorBidi" w:cstheme="majorBidi"/>
          <w:color w:val="000000"/>
          <w:sz w:val="20"/>
          <w:szCs w:val="20"/>
          <w:bdr w:val="none" w:sz="0" w:space="0" w:color="auto" w:frame="1"/>
          <w:lang w:bidi="ar-SA"/>
        </w:rPr>
        <w:t xml:space="preserve"> </w:t>
      </w:r>
      <w:r w:rsidR="008C77E9">
        <w:rPr>
          <w:rFonts w:asciiTheme="majorBidi" w:eastAsia="Times New Roman" w:hAnsiTheme="majorBidi" w:cstheme="majorBidi"/>
          <w:color w:val="000000"/>
          <w:sz w:val="20"/>
          <w:szCs w:val="20"/>
          <w:bdr w:val="none" w:sz="0" w:space="0" w:color="auto" w:frame="1"/>
          <w:lang w:bidi="ar-SA"/>
        </w:rPr>
        <w:t>R</w:t>
      </w:r>
      <w:r>
        <w:t>esult</w:t>
      </w:r>
      <w:r w:rsidR="008C77E9">
        <w:t>s</w:t>
      </w:r>
      <w:r>
        <w:t xml:space="preserve"> for two domains</w:t>
      </w:r>
      <w:r w:rsidR="00ED7FE1">
        <w:t xml:space="preserve"> </w:t>
      </w:r>
      <w:r w:rsidR="008C77E9">
        <w:t xml:space="preserve">(i.e. </w:t>
      </w:r>
      <w:r w:rsidR="00ED7FE1">
        <w:t>domain</w:t>
      </w:r>
      <w:r w:rsidR="00C17F3F">
        <w:t>s</w:t>
      </w:r>
      <w:r>
        <w:t xml:space="preserve"> 2 </w:t>
      </w:r>
      <w:r w:rsidR="00ED7FE1">
        <w:t xml:space="preserve">and </w:t>
      </w:r>
      <w:r>
        <w:t>5</w:t>
      </w:r>
      <w:r w:rsidR="008C77E9">
        <w:t>) are presented</w:t>
      </w:r>
      <w:r w:rsidR="00C17F3F">
        <w:t xml:space="preserve"> in this section</w:t>
      </w:r>
      <w:r>
        <w:t xml:space="preserve">. </w:t>
      </w:r>
      <w:r w:rsidR="008C77E9">
        <w:t>Number of i</w:t>
      </w:r>
      <w:r>
        <w:t>teration</w:t>
      </w:r>
      <w:r w:rsidR="008C77E9">
        <w:t>s</w:t>
      </w:r>
      <w:r>
        <w:t xml:space="preserve"> </w:t>
      </w:r>
      <w:r w:rsidR="008C77E9">
        <w:t>was</w:t>
      </w:r>
      <w:r>
        <w:t xml:space="preserve"> set </w:t>
      </w:r>
      <w:r w:rsidR="008C77E9">
        <w:t>to</w:t>
      </w:r>
      <w:r>
        <w:t xml:space="preserve"> 1</w:t>
      </w:r>
      <w:r w:rsidR="009900F9">
        <w:t>,</w:t>
      </w:r>
      <w:r>
        <w:t xml:space="preserve">000 and </w:t>
      </w:r>
      <w:r w:rsidR="008C77E9">
        <w:t>target CV</w:t>
      </w:r>
      <w:r>
        <w:t xml:space="preserve"> </w:t>
      </w:r>
      <w:r w:rsidR="008C77E9">
        <w:t>was</w:t>
      </w:r>
      <w:r>
        <w:t xml:space="preserve"> set </w:t>
      </w:r>
      <w:r w:rsidR="008C77E9">
        <w:t>to</w:t>
      </w:r>
      <w:r>
        <w:t xml:space="preserve"> 0.02. </w:t>
      </w:r>
      <w:r w:rsidRPr="001779D3">
        <w:t>$CVs indicates the Initial</w:t>
      </w:r>
      <w:r>
        <w:t xml:space="preserve"> </w:t>
      </w:r>
      <w:r w:rsidR="008C77E9">
        <w:t>CV</w:t>
      </w:r>
      <w:r>
        <w:t xml:space="preserve"> </w:t>
      </w:r>
      <w:r w:rsidR="008C77E9">
        <w:t xml:space="preserve">(i.e. prior to optimization using the SA based method) </w:t>
      </w:r>
      <w:r>
        <w:t>an</w:t>
      </w:r>
      <w:r w:rsidRPr="001779D3">
        <w:t>d the final</w:t>
      </w:r>
      <w:r>
        <w:t xml:space="preserve"> CV.</w:t>
      </w:r>
      <w:r w:rsidRPr="001779D3">
        <w:t xml:space="preserve"> </w:t>
      </w:r>
    </w:p>
    <w:p w14:paraId="0E775D74" w14:textId="6CE946A7" w:rsidR="00B808E7" w:rsidRPr="001B54F2" w:rsidRDefault="00B808E7" w:rsidP="001B54F2">
      <w:pPr>
        <w:pStyle w:val="Code"/>
      </w:pPr>
      <w:r w:rsidRPr="001B54F2">
        <w:t>sa_solution_dom2$CVs</w:t>
      </w:r>
    </w:p>
    <w:p w14:paraId="546CE7F3" w14:textId="77777777" w:rsidR="007F2A16" w:rsidRPr="001B54F2" w:rsidRDefault="007F2A16" w:rsidP="001B54F2">
      <w:pPr>
        <w:pStyle w:val="Code"/>
      </w:pPr>
      <w:r w:rsidRPr="001B54F2">
        <w:t xml:space="preserve">    Initial      Final Target</w:t>
      </w:r>
    </w:p>
    <w:p w14:paraId="710B35A2" w14:textId="77777777" w:rsidR="007F2A16" w:rsidRPr="001B54F2" w:rsidRDefault="007F2A16" w:rsidP="001B54F2">
      <w:pPr>
        <w:pStyle w:val="Code"/>
      </w:pPr>
      <w:r w:rsidRPr="001B54F2">
        <w:t>1 0.6214441 0.03776491   0.02</w:t>
      </w:r>
    </w:p>
    <w:p w14:paraId="11B5B410" w14:textId="02C97E7E" w:rsidR="00685394" w:rsidRPr="001B54F2" w:rsidRDefault="00685394" w:rsidP="001B54F2">
      <w:pPr>
        <w:pStyle w:val="Code"/>
        <w:rPr>
          <w:rtl/>
        </w:rPr>
      </w:pPr>
    </w:p>
    <w:p w14:paraId="23FBF057" w14:textId="7D37F0A4" w:rsidR="00685394" w:rsidRPr="001B54F2" w:rsidRDefault="00685394" w:rsidP="001B54F2">
      <w:pPr>
        <w:pStyle w:val="Code"/>
      </w:pPr>
      <w:r w:rsidRPr="001B54F2">
        <w:t>sa_solution_dom5$CVs</w:t>
      </w:r>
    </w:p>
    <w:p w14:paraId="04307D50" w14:textId="77777777" w:rsidR="007F2A16" w:rsidRPr="001B54F2" w:rsidRDefault="007F2A16" w:rsidP="001B54F2">
      <w:pPr>
        <w:pStyle w:val="Code"/>
        <w:rPr>
          <w:rStyle w:val="gnkrckgcgsb"/>
        </w:rPr>
      </w:pPr>
      <w:r w:rsidRPr="001B54F2">
        <w:rPr>
          <w:rStyle w:val="gnkrckgcgsb"/>
        </w:rPr>
        <w:t xml:space="preserve">     Initial         Final Target</w:t>
      </w:r>
    </w:p>
    <w:p w14:paraId="5344102C" w14:textId="77777777" w:rsidR="007F2A16" w:rsidRPr="001B54F2" w:rsidRDefault="007F2A16" w:rsidP="001B54F2">
      <w:pPr>
        <w:pStyle w:val="Code"/>
        <w:rPr>
          <w:rStyle w:val="gnkrckgcgsb"/>
        </w:rPr>
      </w:pPr>
      <w:r w:rsidRPr="001B54F2">
        <w:rPr>
          <w:rStyle w:val="gnkrckgcgsb"/>
        </w:rPr>
        <w:t>1 0.02398511 0.00002787737   0.02</w:t>
      </w:r>
    </w:p>
    <w:p w14:paraId="0BB70395"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071113AB" w14:textId="740FCDAA" w:rsidR="00685394" w:rsidRPr="001B54F2" w:rsidRDefault="00685394" w:rsidP="001B54F2">
      <w:pPr>
        <w:pStyle w:val="Code"/>
      </w:pPr>
      <w:r w:rsidRPr="001B54F2">
        <w:t>$sampleSize</w:t>
      </w:r>
      <w:r w:rsidR="007F2A16" w:rsidRPr="001B54F2">
        <w:t>_dom2</w:t>
      </w:r>
    </w:p>
    <w:p w14:paraId="25A79EB5" w14:textId="77777777" w:rsidR="007F2A16" w:rsidRPr="001B54F2" w:rsidRDefault="007F2A16" w:rsidP="001B54F2">
      <w:pPr>
        <w:pStyle w:val="Code"/>
      </w:pPr>
      <w:r w:rsidRPr="001B54F2">
        <w:t xml:space="preserve">    Initial Final</w:t>
      </w:r>
    </w:p>
    <w:p w14:paraId="2A8043E9" w14:textId="77777777" w:rsidR="007F2A16" w:rsidRPr="001B54F2" w:rsidRDefault="007F2A16" w:rsidP="001B54F2">
      <w:pPr>
        <w:pStyle w:val="Code"/>
      </w:pPr>
      <w:r w:rsidRPr="001B54F2">
        <w:t>n_1       6     6</w:t>
      </w:r>
    </w:p>
    <w:p w14:paraId="15B9FBAE" w14:textId="77777777" w:rsidR="007F2A16" w:rsidRPr="001B54F2" w:rsidRDefault="007F2A16" w:rsidP="001B54F2">
      <w:pPr>
        <w:pStyle w:val="Code"/>
      </w:pPr>
      <w:r w:rsidRPr="001B54F2">
        <w:t>n_2       6     7</w:t>
      </w:r>
    </w:p>
    <w:p w14:paraId="1AF8FC9F" w14:textId="77777777" w:rsidR="007F2A16" w:rsidRPr="001B54F2" w:rsidRDefault="007F2A16" w:rsidP="001B54F2">
      <w:pPr>
        <w:pStyle w:val="Code"/>
      </w:pPr>
      <w:r w:rsidRPr="001B54F2">
        <w:t>n_3       6     7</w:t>
      </w:r>
    </w:p>
    <w:p w14:paraId="5D0016A5" w14:textId="77777777" w:rsidR="007F2A16" w:rsidRPr="001B54F2" w:rsidRDefault="007F2A16" w:rsidP="001B54F2">
      <w:pPr>
        <w:pStyle w:val="Code"/>
      </w:pPr>
      <w:r w:rsidRPr="001B54F2">
        <w:t>n_4       6     2</w:t>
      </w:r>
    </w:p>
    <w:p w14:paraId="6771A6F2" w14:textId="77777777" w:rsidR="007F2A16" w:rsidRPr="001B54F2" w:rsidRDefault="007F2A16" w:rsidP="001B54F2">
      <w:pPr>
        <w:pStyle w:val="Code"/>
      </w:pPr>
      <w:r w:rsidRPr="001B54F2">
        <w:t>n_5       6     3</w:t>
      </w:r>
    </w:p>
    <w:p w14:paraId="0E1E82C2" w14:textId="77777777" w:rsidR="007F2A16" w:rsidRPr="001B54F2" w:rsidRDefault="007F2A16" w:rsidP="001B54F2">
      <w:pPr>
        <w:pStyle w:val="Code"/>
      </w:pPr>
      <w:r w:rsidRPr="001B54F2">
        <w:t>n_6       7     3</w:t>
      </w:r>
    </w:p>
    <w:p w14:paraId="438B1515" w14:textId="77777777" w:rsidR="007F2A16" w:rsidRPr="001B54F2" w:rsidRDefault="007F2A16" w:rsidP="001B54F2">
      <w:pPr>
        <w:pStyle w:val="Code"/>
      </w:pPr>
      <w:r w:rsidRPr="001B54F2">
        <w:t>n_7       6     8</w:t>
      </w:r>
    </w:p>
    <w:p w14:paraId="49B4A0D8" w14:textId="77777777" w:rsidR="007F2A16" w:rsidRPr="001B54F2" w:rsidRDefault="007F2A16" w:rsidP="001B54F2">
      <w:pPr>
        <w:pStyle w:val="Code"/>
      </w:pPr>
      <w:r w:rsidRPr="001B54F2">
        <w:t>n_8       6    13</w:t>
      </w:r>
    </w:p>
    <w:p w14:paraId="5A106EAA" w14:textId="7FEFDEE2" w:rsidR="007F2A16" w:rsidRPr="001B54F2" w:rsidRDefault="007F2A16" w:rsidP="001B54F2">
      <w:pPr>
        <w:pStyle w:val="Code"/>
      </w:pPr>
      <w:r w:rsidRPr="001B54F2">
        <w:t>n_9       7     7</w:t>
      </w:r>
    </w:p>
    <w:p w14:paraId="79D782B7" w14:textId="77777777" w:rsidR="007F2A16" w:rsidRPr="001B54F2" w:rsidRDefault="007F2A16" w:rsidP="001B54F2">
      <w:pPr>
        <w:pStyle w:val="Code"/>
        <w:rPr>
          <w:rStyle w:val="gnkrckgcgsb"/>
        </w:rPr>
      </w:pPr>
    </w:p>
    <w:p w14:paraId="68994485" w14:textId="3AC6DB4A" w:rsidR="007F2A16" w:rsidRPr="001B54F2" w:rsidRDefault="007F2A16" w:rsidP="001B54F2">
      <w:pPr>
        <w:pStyle w:val="Code"/>
        <w:rPr>
          <w:rStyle w:val="gnkrckgcgsb"/>
        </w:rPr>
      </w:pPr>
      <w:r w:rsidRPr="001B54F2">
        <w:rPr>
          <w:rStyle w:val="gnkrckgcgsb"/>
        </w:rPr>
        <w:t>$sampleSize_dom5</w:t>
      </w:r>
    </w:p>
    <w:p w14:paraId="5AE696E7" w14:textId="77777777" w:rsidR="007F2A16" w:rsidRPr="001B54F2" w:rsidRDefault="007F2A16" w:rsidP="001B54F2">
      <w:pPr>
        <w:pStyle w:val="Code"/>
        <w:rPr>
          <w:rStyle w:val="gnkrckgcgsb"/>
        </w:rPr>
      </w:pPr>
      <w:r w:rsidRPr="001B54F2">
        <w:rPr>
          <w:rStyle w:val="gnkrckgcgsb"/>
        </w:rPr>
        <w:t xml:space="preserve">     Initial Final</w:t>
      </w:r>
    </w:p>
    <w:p w14:paraId="5B380E08" w14:textId="77777777" w:rsidR="007F2A16" w:rsidRPr="001B54F2" w:rsidRDefault="007F2A16" w:rsidP="001B54F2">
      <w:pPr>
        <w:pStyle w:val="Code"/>
        <w:rPr>
          <w:rStyle w:val="gnkrckgcgsb"/>
        </w:rPr>
      </w:pPr>
      <w:r w:rsidRPr="001B54F2">
        <w:rPr>
          <w:rStyle w:val="gnkrckgcgsb"/>
        </w:rPr>
        <w:t>n_1       79    73</w:t>
      </w:r>
    </w:p>
    <w:p w14:paraId="107F3B40" w14:textId="77777777" w:rsidR="007F2A16" w:rsidRPr="001B54F2" w:rsidRDefault="007F2A16" w:rsidP="001B54F2">
      <w:pPr>
        <w:pStyle w:val="Code"/>
        <w:rPr>
          <w:rStyle w:val="gnkrckgcgsb"/>
        </w:rPr>
      </w:pPr>
      <w:r w:rsidRPr="001B54F2">
        <w:rPr>
          <w:rStyle w:val="gnkrckgcgsb"/>
        </w:rPr>
        <w:t>n_2       79    82</w:t>
      </w:r>
    </w:p>
    <w:p w14:paraId="7C10C0C4" w14:textId="77777777" w:rsidR="007F2A16" w:rsidRPr="001B54F2" w:rsidRDefault="007F2A16" w:rsidP="001B54F2">
      <w:pPr>
        <w:pStyle w:val="Code"/>
        <w:rPr>
          <w:rStyle w:val="gnkrckgcgsb"/>
        </w:rPr>
      </w:pPr>
      <w:r w:rsidRPr="001B54F2">
        <w:rPr>
          <w:rStyle w:val="gnkrckgcgsb"/>
        </w:rPr>
        <w:t>n_3       79    68</w:t>
      </w:r>
    </w:p>
    <w:p w14:paraId="29C01A16" w14:textId="77777777" w:rsidR="007F2A16" w:rsidRPr="001B54F2" w:rsidRDefault="007F2A16" w:rsidP="001B54F2">
      <w:pPr>
        <w:pStyle w:val="Code"/>
        <w:rPr>
          <w:rStyle w:val="gnkrckgcgsb"/>
        </w:rPr>
      </w:pPr>
      <w:r w:rsidRPr="001B54F2">
        <w:rPr>
          <w:rStyle w:val="gnkrckgcgsb"/>
        </w:rPr>
        <w:t>n_4       80    97</w:t>
      </w:r>
    </w:p>
    <w:p w14:paraId="49B593A3" w14:textId="77777777" w:rsidR="007F2A16" w:rsidRPr="001B54F2" w:rsidRDefault="007F2A16" w:rsidP="001B54F2">
      <w:pPr>
        <w:pStyle w:val="Code"/>
        <w:rPr>
          <w:rStyle w:val="gnkrckgcgsb"/>
        </w:rPr>
      </w:pPr>
      <w:r w:rsidRPr="001B54F2">
        <w:rPr>
          <w:rStyle w:val="gnkrckgcgsb"/>
        </w:rPr>
        <w:t>n_5       79    90</w:t>
      </w:r>
    </w:p>
    <w:p w14:paraId="55ED9F4B" w14:textId="77777777" w:rsidR="007F2A16" w:rsidRPr="001B54F2" w:rsidRDefault="007F2A16" w:rsidP="001B54F2">
      <w:pPr>
        <w:pStyle w:val="Code"/>
        <w:rPr>
          <w:rStyle w:val="gnkrckgcgsb"/>
        </w:rPr>
      </w:pPr>
      <w:r w:rsidRPr="001B54F2">
        <w:rPr>
          <w:rStyle w:val="gnkrckgcgsb"/>
        </w:rPr>
        <w:t>n_6       79    71</w:t>
      </w:r>
    </w:p>
    <w:p w14:paraId="1804DA3D" w14:textId="77777777" w:rsidR="007F2A16" w:rsidRPr="001B54F2" w:rsidRDefault="007F2A16" w:rsidP="001B54F2">
      <w:pPr>
        <w:pStyle w:val="Code"/>
        <w:rPr>
          <w:rStyle w:val="gnkrckgcgsb"/>
        </w:rPr>
      </w:pPr>
      <w:r w:rsidRPr="001B54F2">
        <w:rPr>
          <w:rStyle w:val="gnkrckgcgsb"/>
        </w:rPr>
        <w:t>n_7       79    87</w:t>
      </w:r>
    </w:p>
    <w:p w14:paraId="0D350F69" w14:textId="77777777" w:rsidR="007F2A16" w:rsidRPr="001B54F2" w:rsidRDefault="007F2A16" w:rsidP="001B54F2">
      <w:pPr>
        <w:pStyle w:val="Code"/>
        <w:rPr>
          <w:rStyle w:val="gnkrckgcgsb"/>
        </w:rPr>
      </w:pPr>
      <w:r w:rsidRPr="001B54F2">
        <w:rPr>
          <w:rStyle w:val="gnkrckgcgsb"/>
        </w:rPr>
        <w:t>n_8       79    74</w:t>
      </w:r>
    </w:p>
    <w:p w14:paraId="479CD9EE" w14:textId="77777777" w:rsidR="007F2A16" w:rsidRPr="001B54F2" w:rsidRDefault="007F2A16" w:rsidP="001B54F2">
      <w:pPr>
        <w:pStyle w:val="Code"/>
        <w:rPr>
          <w:rStyle w:val="gnkrckgcgsb"/>
        </w:rPr>
      </w:pPr>
      <w:r w:rsidRPr="001B54F2">
        <w:rPr>
          <w:rStyle w:val="gnkrckgcgsb"/>
        </w:rPr>
        <w:t>n_9       79    77</w:t>
      </w:r>
    </w:p>
    <w:p w14:paraId="67614E6F" w14:textId="77777777" w:rsidR="007F2A16" w:rsidRPr="001B54F2" w:rsidRDefault="007F2A16" w:rsidP="001B54F2">
      <w:pPr>
        <w:pStyle w:val="Code"/>
        <w:rPr>
          <w:rStyle w:val="gnkrckgcgsb"/>
        </w:rPr>
      </w:pPr>
      <w:r w:rsidRPr="001B54F2">
        <w:rPr>
          <w:rStyle w:val="gnkrckgcgsb"/>
        </w:rPr>
        <w:t>n_10      79    72</w:t>
      </w:r>
    </w:p>
    <w:p w14:paraId="1B0AE366"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B77B120" w14:textId="0E684E2F" w:rsidR="00685394" w:rsidRPr="00CB5833" w:rsidRDefault="00685394" w:rsidP="00C17F3F">
      <w:pPr>
        <w:rPr>
          <w:rFonts w:ascii="Lucida Console" w:eastAsia="Times New Roman" w:hAnsi="Lucida Console" w:cs="Courier New"/>
          <w:color w:val="000000"/>
          <w:sz w:val="20"/>
          <w:szCs w:val="20"/>
          <w:bdr w:val="none" w:sz="0" w:space="0" w:color="auto" w:frame="1"/>
          <w:lang w:bidi="ar-SA"/>
        </w:rPr>
      </w:pPr>
      <w:r>
        <w:t>$</w:t>
      </w:r>
      <w:proofErr w:type="spellStart"/>
      <w:r>
        <w:t>samplesize</w:t>
      </w:r>
      <w:proofErr w:type="spellEnd"/>
      <w:r>
        <w:t xml:space="preserve"> table indicates the initial and final sample sizes for each stratum. </w:t>
      </w:r>
    </w:p>
    <w:p w14:paraId="7E3B6EF5"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2C0A1E6B" w14:textId="4159381E" w:rsidR="00B808E7" w:rsidRDefault="003828A8" w:rsidP="00DE782E">
      <w:pPr>
        <w:pStyle w:val="Code"/>
        <w:rPr>
          <w:rFonts w:eastAsia="Times New Roman"/>
          <w:bdr w:val="none" w:sz="0" w:space="0" w:color="auto" w:frame="1"/>
          <w:rtl/>
          <w:lang w:bidi="ar-SA"/>
        </w:rPr>
      </w:pPr>
      <w:r>
        <w:rPr>
          <w:rFonts w:eastAsia="Times New Roman"/>
          <w:bdr w:val="none" w:sz="0" w:space="0" w:color="auto" w:frame="1"/>
          <w:lang w:bidi="ar-SA"/>
        </w:rPr>
        <w:lastRenderedPageBreak/>
        <w:t>Total sample size_dom2= 56</w:t>
      </w:r>
    </w:p>
    <w:p w14:paraId="224043E4" w14:textId="77777777" w:rsidR="003828A8" w:rsidRDefault="003828A8" w:rsidP="00DE782E">
      <w:pPr>
        <w:pStyle w:val="Code"/>
        <w:rPr>
          <w:rFonts w:eastAsia="Times New Roman"/>
          <w:bdr w:val="none" w:sz="0" w:space="0" w:color="auto" w:frame="1"/>
          <w:lang w:bidi="ar-SA"/>
        </w:rPr>
      </w:pPr>
      <w:r>
        <w:rPr>
          <w:rFonts w:eastAsia="Times New Roman"/>
          <w:bdr w:val="none" w:sz="0" w:space="0" w:color="auto" w:frame="1"/>
          <w:lang w:bidi="ar-SA"/>
        </w:rPr>
        <w:t>Total sample size_dom5= 791</w:t>
      </w:r>
    </w:p>
    <w:p w14:paraId="6364B23D" w14:textId="77777777"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1B3DB874" w14:textId="4379B134" w:rsidR="00B808E7" w:rsidRPr="00CB5833" w:rsidRDefault="00685394" w:rsidP="00DE782E">
      <w:pPr>
        <w:pStyle w:val="Code"/>
        <w:rPr>
          <w:rFonts w:eastAsia="Times New Roman"/>
          <w:bdr w:val="none" w:sz="0" w:space="0" w:color="auto" w:frame="1"/>
          <w:lang w:bidi="ar-SA"/>
        </w:rPr>
      </w:pPr>
      <w:r w:rsidRPr="00CB5833">
        <w:rPr>
          <w:rFonts w:eastAsia="Times New Roman"/>
          <w:bdr w:val="none" w:sz="0" w:space="0" w:color="auto" w:frame="1"/>
          <w:lang w:bidi="ar-SA"/>
        </w:rPr>
        <w:t>sa_solution_dom2</w:t>
      </w:r>
      <w:r w:rsidR="00B808E7" w:rsidRPr="00CB5833">
        <w:rPr>
          <w:rFonts w:eastAsia="Times New Roman"/>
          <w:bdr w:val="none" w:sz="0" w:space="0" w:color="auto" w:frame="1"/>
          <w:lang w:bidi="ar-SA"/>
        </w:rPr>
        <w:t>$strataSize</w:t>
      </w:r>
    </w:p>
    <w:p w14:paraId="6650F3A5"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 xml:space="preserve">  Initial Final</w:t>
      </w:r>
    </w:p>
    <w:p w14:paraId="4AA0002B"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0      13     6</w:t>
      </w:r>
    </w:p>
    <w:p w14:paraId="77335BCB"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1      13    23</w:t>
      </w:r>
    </w:p>
    <w:p w14:paraId="0855635A"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2      89     7</w:t>
      </w:r>
    </w:p>
    <w:p w14:paraId="4ED116B0"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3      33     3</w:t>
      </w:r>
    </w:p>
    <w:p w14:paraId="4660311C"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4      22    32</w:t>
      </w:r>
    </w:p>
    <w:p w14:paraId="7348CA79"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5       3    52</w:t>
      </w:r>
    </w:p>
    <w:p w14:paraId="4A8C72DA"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6      15    22</w:t>
      </w:r>
    </w:p>
    <w:p w14:paraId="091EE872"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7       6    22</w:t>
      </w:r>
    </w:p>
    <w:p w14:paraId="01C80953"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8       4    31</w:t>
      </w:r>
    </w:p>
    <w:p w14:paraId="5BC6C4C2" w14:textId="77777777" w:rsidR="00B808E7" w:rsidRDefault="00B808E7" w:rsidP="00DE782E">
      <w:pPr>
        <w:pStyle w:val="Code"/>
        <w:rPr>
          <w:rFonts w:eastAsia="Times New Roman"/>
          <w:lang w:bidi="ar-SA"/>
        </w:rPr>
      </w:pPr>
    </w:p>
    <w:p w14:paraId="7377295F" w14:textId="77777777" w:rsidR="00B808E7" w:rsidRDefault="00B808E7" w:rsidP="00DE782E">
      <w:pPr>
        <w:pStyle w:val="Code"/>
        <w:rPr>
          <w:rFonts w:eastAsia="Times New Roman"/>
          <w:lang w:bidi="ar-SA"/>
        </w:rPr>
      </w:pPr>
    </w:p>
    <w:p w14:paraId="7865F92C" w14:textId="37A20E22" w:rsidR="00B808E7" w:rsidRPr="00CB5833" w:rsidRDefault="00685394" w:rsidP="00DE782E">
      <w:pPr>
        <w:pStyle w:val="Code"/>
        <w:rPr>
          <w:rFonts w:eastAsia="Times New Roman"/>
          <w:bdr w:val="none" w:sz="0" w:space="0" w:color="auto" w:frame="1"/>
          <w:lang w:bidi="ar-SA"/>
        </w:rPr>
      </w:pPr>
      <w:r w:rsidRPr="001779D3">
        <w:rPr>
          <w:rFonts w:eastAsia="Times New Roman"/>
          <w:bdr w:val="none" w:sz="0" w:space="0" w:color="auto" w:frame="1"/>
          <w:lang w:bidi="ar-SA"/>
        </w:rPr>
        <w:t>sa_solution_dom5</w:t>
      </w:r>
      <w:r w:rsidR="00B808E7" w:rsidRPr="00CB5833">
        <w:rPr>
          <w:rFonts w:eastAsia="Times New Roman"/>
          <w:bdr w:val="none" w:sz="0" w:space="0" w:color="auto" w:frame="1"/>
          <w:lang w:bidi="ar-SA"/>
        </w:rPr>
        <w:t>$strataSize</w:t>
      </w:r>
    </w:p>
    <w:p w14:paraId="0562624F"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2A622CB8"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21    23</w:t>
      </w:r>
    </w:p>
    <w:p w14:paraId="135A5548"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75    83</w:t>
      </w:r>
    </w:p>
    <w:p w14:paraId="0B8654BF"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53    49</w:t>
      </w:r>
    </w:p>
    <w:p w14:paraId="3B6DCF98"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21   120</w:t>
      </w:r>
    </w:p>
    <w:p w14:paraId="7EC1DA80"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14   112</w:t>
      </w:r>
    </w:p>
    <w:p w14:paraId="6DE849FF"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53    53</w:t>
      </w:r>
    </w:p>
    <w:p w14:paraId="036BB241"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95    87</w:t>
      </w:r>
    </w:p>
    <w:p w14:paraId="55A20968"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64    65</w:t>
      </w:r>
    </w:p>
    <w:p w14:paraId="444FB18C"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22    27</w:t>
      </w:r>
    </w:p>
    <w:p w14:paraId="405B2EBC"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52    51</w:t>
      </w:r>
    </w:p>
    <w:p w14:paraId="05339084" w14:textId="77777777" w:rsidR="003828A8" w:rsidRDefault="003828A8"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p>
    <w:p w14:paraId="401AA04D" w14:textId="77777777" w:rsidR="003828A8" w:rsidRPr="00CB5833" w:rsidRDefault="003828A8" w:rsidP="00C17F3F">
      <w:pPr>
        <w:rPr>
          <w:rFonts w:ascii="Lucida Console" w:eastAsia="Times New Roman" w:hAnsi="Lucida Console" w:cs="Courier New"/>
          <w:color w:val="000000"/>
          <w:sz w:val="20"/>
          <w:szCs w:val="20"/>
          <w:bdr w:val="none" w:sz="0" w:space="0" w:color="auto" w:frame="1"/>
          <w:lang w:bidi="ar-SA"/>
        </w:rPr>
      </w:pPr>
      <w:r>
        <w:t>$</w:t>
      </w:r>
      <w:proofErr w:type="spellStart"/>
      <w:r>
        <w:t>stratasize</w:t>
      </w:r>
      <w:proofErr w:type="spellEnd"/>
      <w:r>
        <w:t xml:space="preserve"> compares the initial and final number of strata in the sample.</w:t>
      </w:r>
    </w:p>
    <w:p w14:paraId="62EF5030"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376C1B04" w14:textId="60B401B3" w:rsidR="00B808E7" w:rsidRPr="007E66E3" w:rsidRDefault="00B808E7" w:rsidP="007E66E3">
      <w:pPr>
        <w:pStyle w:val="Heading2"/>
      </w:pPr>
      <w:bookmarkStart w:id="22" w:name="_Toc22109622"/>
      <w:r w:rsidRPr="007E66E3">
        <w:t xml:space="preserve">Comparing </w:t>
      </w:r>
      <w:r w:rsidR="00F774B0">
        <w:t>the r</w:t>
      </w:r>
      <w:r w:rsidRPr="007E66E3">
        <w:t xml:space="preserve">esult of GA and SA </w:t>
      </w:r>
      <w:bookmarkEnd w:id="22"/>
    </w:p>
    <w:p w14:paraId="495526F1" w14:textId="2D2642F5" w:rsidR="00B808E7" w:rsidRPr="00C53152" w:rsidRDefault="00B808E7" w:rsidP="00C17F3F">
      <w:pPr>
        <w:rPr>
          <w:rFonts w:eastAsia="Times New Roman"/>
          <w:bdr w:val="none" w:sz="0" w:space="0" w:color="auto" w:frame="1"/>
          <w:lang w:bidi="ar-SA"/>
        </w:rPr>
      </w:pPr>
      <w:r w:rsidRPr="00C53152">
        <w:rPr>
          <w:rFonts w:eastAsia="Times New Roman"/>
          <w:bdr w:val="none" w:sz="0" w:space="0" w:color="auto" w:frame="1"/>
          <w:lang w:bidi="ar-SA"/>
        </w:rPr>
        <w:t xml:space="preserve">Comparing table of stratification based on GA and SA </w:t>
      </w:r>
      <w:r>
        <w:rPr>
          <w:rFonts w:eastAsia="Times New Roman"/>
          <w:bdr w:val="none" w:sz="0" w:space="0" w:color="auto" w:frame="1"/>
          <w:lang w:bidi="ar-SA"/>
        </w:rPr>
        <w:t>for domain 2 is</w:t>
      </w:r>
      <w:r w:rsidRPr="00C53152">
        <w:rPr>
          <w:rFonts w:eastAsia="Times New Roman"/>
          <w:bdr w:val="none" w:sz="0" w:space="0" w:color="auto" w:frame="1"/>
          <w:lang w:bidi="ar-SA"/>
        </w:rPr>
        <w:t xml:space="preserve"> presented</w:t>
      </w:r>
      <w:r>
        <w:rPr>
          <w:rFonts w:eastAsia="Times New Roman"/>
          <w:bdr w:val="none" w:sz="0" w:space="0" w:color="auto" w:frame="1"/>
          <w:lang w:bidi="ar-SA"/>
        </w:rPr>
        <w:t xml:space="preserve"> in </w:t>
      </w:r>
      <w:r>
        <w:rPr>
          <w:rFonts w:eastAsia="Times New Roman"/>
          <w:bdr w:val="none" w:sz="0" w:space="0" w:color="auto" w:frame="1"/>
          <w:lang w:bidi="ar-SA"/>
        </w:rPr>
        <w:fldChar w:fldCharType="begin"/>
      </w:r>
      <w:r>
        <w:rPr>
          <w:rFonts w:eastAsia="Times New Roman"/>
          <w:bdr w:val="none" w:sz="0" w:space="0" w:color="auto" w:frame="1"/>
          <w:lang w:bidi="ar-SA"/>
        </w:rPr>
        <w:instrText xml:space="preserve"> REF _Ref15920520 \h </w:instrText>
      </w:r>
      <w:r w:rsidR="00C17F3F">
        <w:rPr>
          <w:rFonts w:eastAsia="Times New Roman"/>
          <w:bdr w:val="none" w:sz="0" w:space="0" w:color="auto" w:frame="1"/>
          <w:lang w:bidi="ar-SA"/>
        </w:rPr>
        <w:instrText xml:space="preserve"> \* MERGEFORMAT </w:instrText>
      </w:r>
      <w:r>
        <w:rPr>
          <w:rFonts w:eastAsia="Times New Roman"/>
          <w:bdr w:val="none" w:sz="0" w:space="0" w:color="auto" w:frame="1"/>
          <w:lang w:bidi="ar-SA"/>
        </w:rPr>
      </w:r>
      <w:r>
        <w:rPr>
          <w:rFonts w:eastAsia="Times New Roman"/>
          <w:bdr w:val="none" w:sz="0" w:space="0" w:color="auto" w:frame="1"/>
          <w:lang w:bidi="ar-SA"/>
        </w:rPr>
        <w:fldChar w:fldCharType="separate"/>
      </w:r>
      <w:r>
        <w:t xml:space="preserve">Figure </w:t>
      </w:r>
      <w:r>
        <w:rPr>
          <w:noProof/>
        </w:rPr>
        <w:t>1</w:t>
      </w:r>
      <w:r>
        <w:rPr>
          <w:rFonts w:eastAsia="Times New Roman"/>
          <w:bdr w:val="none" w:sz="0" w:space="0" w:color="auto" w:frame="1"/>
          <w:lang w:bidi="ar-SA"/>
        </w:rPr>
        <w:fldChar w:fldCharType="end"/>
      </w:r>
      <w:r>
        <w:rPr>
          <w:rFonts w:eastAsia="Times New Roman"/>
          <w:bdr w:val="none" w:sz="0" w:space="0" w:color="auto" w:frame="1"/>
          <w:lang w:bidi="ar-SA"/>
        </w:rPr>
        <w:t xml:space="preserve"> (Only 13 rows are shown)</w:t>
      </w:r>
      <w:r w:rsidRPr="00C53152">
        <w:rPr>
          <w:rFonts w:eastAsia="Times New Roman"/>
          <w:bdr w:val="none" w:sz="0" w:space="0" w:color="auto" w:frame="1"/>
          <w:lang w:bidi="ar-SA"/>
        </w:rPr>
        <w:t>.</w:t>
      </w:r>
      <w:r>
        <w:rPr>
          <w:rFonts w:eastAsia="Times New Roman"/>
          <w:bdr w:val="none" w:sz="0" w:space="0" w:color="auto" w:frame="1"/>
          <w:lang w:bidi="ar-SA"/>
        </w:rPr>
        <w:t xml:space="preserve"> Result of comparing sampling in SA and GA are presented in </w:t>
      </w:r>
      <w:r>
        <w:rPr>
          <w:rFonts w:eastAsia="Times New Roman"/>
          <w:bdr w:val="none" w:sz="0" w:space="0" w:color="auto" w:frame="1"/>
          <w:lang w:bidi="ar-SA"/>
        </w:rPr>
        <w:fldChar w:fldCharType="begin"/>
      </w:r>
      <w:r>
        <w:rPr>
          <w:rFonts w:eastAsia="Times New Roman"/>
          <w:bdr w:val="none" w:sz="0" w:space="0" w:color="auto" w:frame="1"/>
          <w:lang w:bidi="ar-SA"/>
        </w:rPr>
        <w:instrText xml:space="preserve"> REF _Ref15920523 \h </w:instrText>
      </w:r>
      <w:r w:rsidR="00C17F3F">
        <w:rPr>
          <w:rFonts w:eastAsia="Times New Roman"/>
          <w:bdr w:val="none" w:sz="0" w:space="0" w:color="auto" w:frame="1"/>
          <w:lang w:bidi="ar-SA"/>
        </w:rPr>
        <w:instrText xml:space="preserve"> \* MERGEFORMAT </w:instrText>
      </w:r>
      <w:r>
        <w:rPr>
          <w:rFonts w:eastAsia="Times New Roman"/>
          <w:bdr w:val="none" w:sz="0" w:space="0" w:color="auto" w:frame="1"/>
          <w:lang w:bidi="ar-SA"/>
        </w:rPr>
      </w:r>
      <w:r>
        <w:rPr>
          <w:rFonts w:eastAsia="Times New Roman"/>
          <w:bdr w:val="none" w:sz="0" w:space="0" w:color="auto" w:frame="1"/>
          <w:lang w:bidi="ar-SA"/>
        </w:rPr>
        <w:fldChar w:fldCharType="separate"/>
      </w:r>
      <w:r>
        <w:t xml:space="preserve">Figure </w:t>
      </w:r>
      <w:r>
        <w:rPr>
          <w:noProof/>
        </w:rPr>
        <w:t>2</w:t>
      </w:r>
      <w:r>
        <w:rPr>
          <w:rFonts w:eastAsia="Times New Roman"/>
          <w:bdr w:val="none" w:sz="0" w:space="0" w:color="auto" w:frame="1"/>
          <w:lang w:bidi="ar-SA"/>
        </w:rPr>
        <w:fldChar w:fldCharType="end"/>
      </w:r>
      <w:r>
        <w:rPr>
          <w:rFonts w:eastAsia="Times New Roman"/>
          <w:bdr w:val="none" w:sz="0" w:space="0" w:color="auto" w:frame="1"/>
          <w:lang w:bidi="ar-SA"/>
        </w:rPr>
        <w:t>.</w:t>
      </w:r>
    </w:p>
    <w:p w14:paraId="62C3D81F" w14:textId="77777777" w:rsidR="00B808E7" w:rsidRDefault="00B808E7" w:rsidP="00B808E7">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3E260396" w14:textId="6B0AADBE" w:rsidR="00B808E7" w:rsidRDefault="00B808E7" w:rsidP="00D04A18">
      <w:pPr>
        <w:spacing w:before="0" w:line="240" w:lineRule="auto"/>
        <w:ind w:right="0"/>
        <w:jc w:val="center"/>
      </w:pPr>
      <w:r w:rsidRPr="00C53152">
        <w:rPr>
          <w:noProof/>
          <w:lang w:bidi="ar-SA"/>
        </w:rPr>
        <w:lastRenderedPageBreak/>
        <w:drawing>
          <wp:inline distT="0" distB="0" distL="0" distR="0" wp14:anchorId="73DAC55B" wp14:editId="2AD21864">
            <wp:extent cx="2152650" cy="2676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52650" cy="2676525"/>
                    </a:xfrm>
                    <a:prstGeom prst="rect">
                      <a:avLst/>
                    </a:prstGeom>
                    <a:noFill/>
                    <a:ln>
                      <a:noFill/>
                    </a:ln>
                  </pic:spPr>
                </pic:pic>
              </a:graphicData>
            </a:graphic>
          </wp:inline>
        </w:drawing>
      </w:r>
    </w:p>
    <w:p w14:paraId="53647931" w14:textId="50E10BA6" w:rsidR="00B808E7" w:rsidRPr="00C53152" w:rsidRDefault="003465A7" w:rsidP="00B808E7">
      <w:pPr>
        <w:pStyle w:val="Caption"/>
        <w:rPr>
          <w:rFonts w:asciiTheme="majorBidi" w:eastAsia="Times New Roman" w:hAnsiTheme="majorBidi" w:cstheme="majorBidi"/>
          <w:color w:val="000000"/>
          <w:sz w:val="20"/>
          <w:szCs w:val="20"/>
          <w:bdr w:val="none" w:sz="0" w:space="0" w:color="auto" w:frame="1"/>
          <w:lang w:bidi="ar-SA"/>
        </w:rPr>
      </w:pPr>
      <w:bookmarkStart w:id="23" w:name="_Ref15920520"/>
      <w:r>
        <w:t>Table</w:t>
      </w:r>
      <w:r w:rsidR="00B808E7">
        <w:t xml:space="preserve"> </w:t>
      </w:r>
      <w:r w:rsidR="00FA3B62">
        <w:fldChar w:fldCharType="begin"/>
      </w:r>
      <w:r w:rsidR="00FA3B62">
        <w:instrText xml:space="preserve"> SEQ Figure \* ARABIC </w:instrText>
      </w:r>
      <w:r w:rsidR="00FA3B62">
        <w:fldChar w:fldCharType="separate"/>
      </w:r>
      <w:r w:rsidR="00A13922">
        <w:rPr>
          <w:noProof/>
        </w:rPr>
        <w:t>7</w:t>
      </w:r>
      <w:r w:rsidR="00FA3B62">
        <w:rPr>
          <w:noProof/>
        </w:rPr>
        <w:fldChar w:fldCharType="end"/>
      </w:r>
      <w:bookmarkEnd w:id="23"/>
      <w:r w:rsidR="00B808E7">
        <w:t>-SA and GA stratifications</w:t>
      </w:r>
    </w:p>
    <w:p w14:paraId="508A35A0" w14:textId="77777777" w:rsidR="00B808E7" w:rsidRDefault="00B808E7" w:rsidP="00B808E7"/>
    <w:p w14:paraId="61381962" w14:textId="77777777" w:rsidR="00B808E7" w:rsidRDefault="00B808E7" w:rsidP="00B808E7">
      <w:pPr>
        <w:keepNext/>
        <w:jc w:val="center"/>
      </w:pPr>
      <w:r w:rsidRPr="00C53152">
        <w:rPr>
          <w:noProof/>
          <w:lang w:bidi="ar-SA"/>
        </w:rPr>
        <w:drawing>
          <wp:inline distT="0" distB="0" distL="0" distR="0" wp14:anchorId="58FE7032" wp14:editId="34230D06">
            <wp:extent cx="2314575" cy="962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4575" cy="962025"/>
                    </a:xfrm>
                    <a:prstGeom prst="rect">
                      <a:avLst/>
                    </a:prstGeom>
                    <a:noFill/>
                    <a:ln>
                      <a:noFill/>
                    </a:ln>
                  </pic:spPr>
                </pic:pic>
              </a:graphicData>
            </a:graphic>
          </wp:inline>
        </w:drawing>
      </w:r>
    </w:p>
    <w:p w14:paraId="027367EA" w14:textId="6488AE81" w:rsidR="000364FE" w:rsidRDefault="003465A7" w:rsidP="00D04A18">
      <w:pPr>
        <w:jc w:val="center"/>
      </w:pPr>
      <w:bookmarkStart w:id="24" w:name="_Ref15920523"/>
      <w:r>
        <w:t>Table</w:t>
      </w:r>
      <w:r w:rsidR="00B808E7">
        <w:t xml:space="preserve"> </w:t>
      </w:r>
      <w:r w:rsidR="00FA3B62">
        <w:fldChar w:fldCharType="begin"/>
      </w:r>
      <w:r w:rsidR="00FA3B62">
        <w:instrText xml:space="preserve"> SEQ Figure \* ARABIC </w:instrText>
      </w:r>
      <w:r w:rsidR="00FA3B62">
        <w:fldChar w:fldCharType="separate"/>
      </w:r>
      <w:r w:rsidR="00A13922">
        <w:rPr>
          <w:noProof/>
        </w:rPr>
        <w:t>8</w:t>
      </w:r>
      <w:r w:rsidR="00FA3B62">
        <w:rPr>
          <w:noProof/>
        </w:rPr>
        <w:fldChar w:fldCharType="end"/>
      </w:r>
      <w:bookmarkEnd w:id="24"/>
      <w:r w:rsidR="00B808E7">
        <w:t>-Sa and GA allocations</w:t>
      </w:r>
    </w:p>
    <w:p w14:paraId="79156547" w14:textId="77777777" w:rsidR="00344516" w:rsidRDefault="00344516">
      <w:pPr>
        <w:spacing w:before="0" w:line="240" w:lineRule="auto"/>
        <w:ind w:right="0"/>
      </w:pPr>
      <w:r>
        <w:br w:type="page"/>
      </w:r>
    </w:p>
    <w:p w14:paraId="6391F1DC" w14:textId="41152B96" w:rsidR="00344516" w:rsidRDefault="0043680D" w:rsidP="00F774B0">
      <w:pPr>
        <w:pStyle w:val="Heading1"/>
      </w:pPr>
      <w:bookmarkStart w:id="25" w:name="_Toc22109623"/>
      <w:r>
        <w:lastRenderedPageBreak/>
        <w:t xml:space="preserve">Method3: </w:t>
      </w:r>
      <w:r w:rsidR="00344516" w:rsidRPr="00344516">
        <w:t>Generalized Lavallee-</w:t>
      </w:r>
      <w:proofErr w:type="spellStart"/>
      <w:r w:rsidR="00344516" w:rsidRPr="00344516">
        <w:t>Hidiroglou</w:t>
      </w:r>
      <w:proofErr w:type="spellEnd"/>
      <w:r w:rsidR="00344516" w:rsidRPr="00344516">
        <w:t xml:space="preserve"> Method </w:t>
      </w:r>
      <w:r w:rsidR="007F0655">
        <w:t>for</w:t>
      </w:r>
      <w:r w:rsidR="00344516" w:rsidRPr="00344516">
        <w:t xml:space="preserve"> Strata Construction</w:t>
      </w:r>
      <w:bookmarkEnd w:id="25"/>
    </w:p>
    <w:p w14:paraId="3C896EC3" w14:textId="11B9781F" w:rsidR="00A41D5A" w:rsidRDefault="002F0224" w:rsidP="005963FA">
      <w:r>
        <w:t xml:space="preserve">This method is developed to simulate the currant CFS sampling approach to provide a basis for comparison of the results. </w:t>
      </w:r>
      <w:r w:rsidR="001323D7">
        <w:t>In the current</w:t>
      </w:r>
      <w:r w:rsidR="000520E1">
        <w:t xml:space="preserve"> CFS </w:t>
      </w:r>
      <w:r w:rsidR="001323D7">
        <w:t>sample design</w:t>
      </w:r>
      <w:r w:rsidR="000520E1">
        <w:t xml:space="preserve">, </w:t>
      </w:r>
      <w:r w:rsidR="001323D7">
        <w:t>t</w:t>
      </w:r>
      <w:r w:rsidR="00A92827">
        <w:t xml:space="preserve">he auxiliary variables </w:t>
      </w:r>
      <w:r w:rsidR="00612D6A">
        <w:t xml:space="preserve">(i.e. variables used for stratification) </w:t>
      </w:r>
      <w:r w:rsidR="00A92827">
        <w:t>are CFS area and industries strata (NAICS) while t</w:t>
      </w:r>
      <w:r w:rsidR="002740A3">
        <w:t xml:space="preserve">he target variable is the MOS </w:t>
      </w:r>
      <w:r w:rsidR="00A92827">
        <w:t>which is</w:t>
      </w:r>
      <w:r w:rsidR="002740A3">
        <w:t xml:space="preserve"> used as the pr</w:t>
      </w:r>
      <w:r w:rsidR="00A92827">
        <w:t xml:space="preserve">oxy for </w:t>
      </w:r>
      <w:r w:rsidR="002740A3">
        <w:t xml:space="preserve">annual total value of shipment. </w:t>
      </w:r>
      <w:r w:rsidR="002740A3" w:rsidRPr="00344516">
        <w:t>Lavallee-</w:t>
      </w:r>
      <w:proofErr w:type="spellStart"/>
      <w:r w:rsidR="002740A3" w:rsidRPr="00344516">
        <w:t>Hidiroglou</w:t>
      </w:r>
      <w:proofErr w:type="spellEnd"/>
      <w:r w:rsidR="002740A3">
        <w:t xml:space="preserve"> </w:t>
      </w:r>
      <w:r w:rsidR="00612D6A">
        <w:t xml:space="preserve">(LH) </w:t>
      </w:r>
      <w:r w:rsidR="002740A3">
        <w:t xml:space="preserve">algorithm is used </w:t>
      </w:r>
      <w:r w:rsidR="00612D6A">
        <w:t xml:space="preserve">to determine the optimal stratum boundaries for a given total number of strata to meet the CV constraint. </w:t>
      </w:r>
      <w:proofErr w:type="spellStart"/>
      <w:r w:rsidR="002740A3">
        <w:t>N</w:t>
      </w:r>
      <w:r w:rsidR="005517D6">
        <w:t>e</w:t>
      </w:r>
      <w:r w:rsidR="002740A3">
        <w:t>yman</w:t>
      </w:r>
      <w:proofErr w:type="spellEnd"/>
      <w:r w:rsidR="002740A3">
        <w:t xml:space="preserve"> allocation </w:t>
      </w:r>
      <w:r w:rsidR="005517D6">
        <w:t>was used to determine the sample size for each MOS stratum</w:t>
      </w:r>
      <w:r w:rsidR="00A92827">
        <w:t>.</w:t>
      </w:r>
    </w:p>
    <w:p w14:paraId="15BA32A1" w14:textId="5E59709C" w:rsidR="000520E1" w:rsidRDefault="00A92827" w:rsidP="004F7204">
      <w:r>
        <w:t xml:space="preserve"> </w:t>
      </w:r>
      <w:r w:rsidR="005517D6">
        <w:t xml:space="preserve">In this study, </w:t>
      </w:r>
      <w:r w:rsidR="005963FA">
        <w:t xml:space="preserve">“Stratification” package is applied to simulate the currant CFS sampling approach to provide a basis for comparison of the results. </w:t>
      </w:r>
      <w:r w:rsidR="005517D6">
        <w:t>This</w:t>
      </w:r>
      <w:r w:rsidR="009755E1">
        <w:t xml:space="preserve"> package uses generalized </w:t>
      </w:r>
      <w:r w:rsidR="009755E1" w:rsidRPr="00344516">
        <w:t>Lavallee-</w:t>
      </w:r>
      <w:proofErr w:type="spellStart"/>
      <w:r w:rsidR="009755E1" w:rsidRPr="00344516">
        <w:t>Hidiroglou</w:t>
      </w:r>
      <w:proofErr w:type="spellEnd"/>
      <w:r w:rsidR="009755E1">
        <w:t xml:space="preserve"> (LH) </w:t>
      </w:r>
      <w:r w:rsidR="00A514FD">
        <w:t xml:space="preserve">algorithm </w:t>
      </w:r>
      <w:r w:rsidR="009755E1">
        <w:t xml:space="preserve">to construct </w:t>
      </w:r>
      <w:r w:rsidR="005963FA">
        <w:t xml:space="preserve">the strata, and it has the option to </w:t>
      </w:r>
      <w:r w:rsidR="00A514FD">
        <w:t>perform</w:t>
      </w:r>
      <w:r w:rsidR="005963FA">
        <w:t xml:space="preserve"> the allocation </w:t>
      </w:r>
      <w:r w:rsidR="00A514FD">
        <w:t>using</w:t>
      </w:r>
      <w:r w:rsidR="005963FA">
        <w:t xml:space="preserve"> </w:t>
      </w:r>
      <w:proofErr w:type="spellStart"/>
      <w:r w:rsidR="005963FA">
        <w:t>N</w:t>
      </w:r>
      <w:r w:rsidR="002D30BB">
        <w:t>e</w:t>
      </w:r>
      <w:r w:rsidR="005963FA">
        <w:t>yman</w:t>
      </w:r>
      <w:proofErr w:type="spellEnd"/>
      <w:r w:rsidR="005963FA">
        <w:t xml:space="preserve"> allocation.</w:t>
      </w:r>
    </w:p>
    <w:p w14:paraId="02FDAB98" w14:textId="68667560" w:rsidR="00933CAF" w:rsidRDefault="00933CAF" w:rsidP="00A514FD">
      <w:r>
        <w:t xml:space="preserve">“Stratification” package needs to be installed prior to running which requires R </w:t>
      </w:r>
      <w:r>
        <w:fldChar w:fldCharType="begin"/>
      </w:r>
      <w:r w:rsidR="00A514FD">
        <w:instrText xml:space="preserve"> ADDIN ZOTERO_ITEM CSL_CITATION {"citationID":"1tUWx8OS","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package can be installed by clicking on “Install Packages” from “Tools” menu in R Studio </w:t>
      </w:r>
      <w:r>
        <w:fldChar w:fldCharType="begin"/>
      </w:r>
      <w:r w:rsidR="00A514FD">
        <w:instrText xml:space="preserve"> ADDIN ZOTERO_ITEM CSL_CITATION {"citationID":"YY1m4xgr","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fldChar w:fldCharType="separate"/>
      </w:r>
      <w:r w:rsidRPr="00962B80">
        <w:t>(R Consortium, 2014)</w:t>
      </w:r>
      <w:r>
        <w:fldChar w:fldCharType="end"/>
      </w:r>
      <w:r>
        <w:t xml:space="preserve"> and </w:t>
      </w:r>
      <w:r w:rsidR="00A41D5A">
        <w:t xml:space="preserve">typing </w:t>
      </w:r>
      <w:r>
        <w:t>“</w:t>
      </w:r>
      <w:proofErr w:type="spellStart"/>
      <w:r>
        <w:t>SamplingStrata</w:t>
      </w:r>
      <w:proofErr w:type="spellEnd"/>
      <w:r>
        <w:t xml:space="preserve">” in the search box. “Repository (CRAN)” needs to be chosen as source. The source code, documentation, and samples are available on the package’s GitHub repository </w:t>
      </w:r>
      <w:r w:rsidR="00A514FD">
        <w:fldChar w:fldCharType="begin"/>
      </w:r>
      <w:r w:rsidR="00A514FD">
        <w:instrText xml:space="preserve"> ADDIN ZOTERO_ITEM CSL_CITATION {"citationID":"QiaOmu3b","properties":{"formattedCitation":"(Rivest, 2014/2017)","plainCitation":"(Rivest, 2014/2017)","noteIndex":0},"citationItems":[{"id":3693,"uris":["http://zotero.org/groups/2128091/items/SCYDYBHA"],"uri":["http://zotero.org/groups/2128091/items/SCYDYBHA"],"itemData":{"id":3693,"type":"book","title":"cran/stratification","publisher":"cran","genre":"R","source":"GitHub","abstract":":exclamation: This is a read-only mirror of the CRAN R package repository.  stratification — Univariate Stratification of Survey Populations","URL":"https://github.com/cran/stratification","note":"original-date: 2014-03-13T06:32:42Z","author":[{"family":"Rivest","given":"Louis-Paul"}],"issued":{"date-parts":[["2017",3,11]]},"accessed":{"date-parts":[["2019",10,15]]}}}],"schema":"https://github.com/citation-style-language/schema/raw/master/csl-citation.json"} </w:instrText>
      </w:r>
      <w:r w:rsidR="00A514FD">
        <w:fldChar w:fldCharType="separate"/>
      </w:r>
      <w:r w:rsidR="00A514FD" w:rsidRPr="00A514FD">
        <w:t>(Rivest, 2014/2017)</w:t>
      </w:r>
      <w:r w:rsidR="00A514FD">
        <w:fldChar w:fldCharType="end"/>
      </w:r>
      <w:r w:rsidR="00A514FD">
        <w:t>.</w:t>
      </w:r>
      <w:r>
        <w:t xml:space="preserve"> </w:t>
      </w:r>
    </w:p>
    <w:p w14:paraId="6BE07708" w14:textId="08AF0517" w:rsidR="00E7200E" w:rsidRDefault="00300CB9" w:rsidP="00726F77">
      <w:r>
        <w:t xml:space="preserve">In this section, the optimal strata boundaries and the optimal sample size are determined in one step using generalized </w:t>
      </w:r>
      <w:r w:rsidRPr="00344516">
        <w:t>Lavallee-</w:t>
      </w:r>
      <w:proofErr w:type="spellStart"/>
      <w:r w:rsidRPr="00344516">
        <w:t>Hidiroglou</w:t>
      </w:r>
      <w:proofErr w:type="spellEnd"/>
      <w:r>
        <w:t xml:space="preserve"> (LH) method (</w:t>
      </w:r>
      <w:proofErr w:type="gramStart"/>
      <w:r>
        <w:t>similar to</w:t>
      </w:r>
      <w:proofErr w:type="gramEnd"/>
      <w:r>
        <w:t xml:space="preserve"> the CFS sample design) with </w:t>
      </w:r>
      <w:r w:rsidR="00344516">
        <w:t>K</w:t>
      </w:r>
      <w:r w:rsidR="00933CAF">
        <w:t>o</w:t>
      </w:r>
      <w:r w:rsidR="00344516">
        <w:t xml:space="preserve">zak’s </w:t>
      </w:r>
      <w:r w:rsidR="00CB3B17">
        <w:t>algorit</w:t>
      </w:r>
      <w:r w:rsidR="006B301A">
        <w:t>hm</w:t>
      </w:r>
      <w:r>
        <w:t>. T</w:t>
      </w:r>
      <w:r w:rsidR="00933CAF">
        <w:t xml:space="preserve">he allocation is </w:t>
      </w:r>
      <w:r w:rsidR="008D3284">
        <w:t>performed using</w:t>
      </w:r>
      <w:r w:rsidR="00933CAF">
        <w:t xml:space="preserve"> </w:t>
      </w:r>
      <w:proofErr w:type="spellStart"/>
      <w:r w:rsidR="00933CAF">
        <w:t>Neyman</w:t>
      </w:r>
      <w:proofErr w:type="spellEnd"/>
      <w:r w:rsidR="00933CAF">
        <w:t xml:space="preserve"> allocation </w:t>
      </w:r>
      <w:proofErr w:type="gramStart"/>
      <w:r w:rsidR="008D3284">
        <w:t>similar to</w:t>
      </w:r>
      <w:proofErr w:type="gramEnd"/>
      <w:r w:rsidR="008D3284">
        <w:t xml:space="preserve"> the current</w:t>
      </w:r>
      <w:r w:rsidR="00933CAF">
        <w:t xml:space="preserve"> </w:t>
      </w:r>
      <w:r w:rsidR="00933CAF">
        <w:lastRenderedPageBreak/>
        <w:t xml:space="preserve">CFS </w:t>
      </w:r>
      <w:r w:rsidR="008D3284">
        <w:t xml:space="preserve">sampling </w:t>
      </w:r>
      <w:r w:rsidR="00933CAF">
        <w:t xml:space="preserve">method. </w:t>
      </w:r>
      <w:r w:rsidR="001E6977">
        <w:t xml:space="preserve">The same </w:t>
      </w:r>
      <w:r w:rsidR="00AF056B">
        <w:t xml:space="preserve">frame </w:t>
      </w:r>
      <w:r w:rsidR="008D3284">
        <w:t xml:space="preserve">from the previously discussed methods </w:t>
      </w:r>
      <w:r w:rsidR="0043680D">
        <w:t>is used</w:t>
      </w:r>
      <w:r w:rsidR="00AF056B">
        <w:t xml:space="preserve"> here</w:t>
      </w:r>
      <w:r w:rsidR="008D3284">
        <w:t xml:space="preserve"> too</w:t>
      </w:r>
      <w:r w:rsidR="001E6977">
        <w:t>.</w:t>
      </w:r>
    </w:p>
    <w:p w14:paraId="118A1C07" w14:textId="6B531535" w:rsidR="00933CAF" w:rsidRDefault="00E7200E">
      <w:r>
        <w:t xml:space="preserve">The main function </w:t>
      </w:r>
      <w:r w:rsidR="006B20F2">
        <w:t>of the package</w:t>
      </w:r>
      <w:r>
        <w:t xml:space="preserve"> is ‘</w:t>
      </w:r>
      <w:proofErr w:type="spellStart"/>
      <w:proofErr w:type="gramStart"/>
      <w:r>
        <w:t>strata.LH</w:t>
      </w:r>
      <w:proofErr w:type="spellEnd"/>
      <w:proofErr w:type="gramEnd"/>
      <w:r>
        <w:t>” function</w:t>
      </w:r>
      <w:r w:rsidR="008A1D42">
        <w:t xml:space="preserve"> which is </w:t>
      </w:r>
      <w:r w:rsidR="00891275">
        <w:t>executed</w:t>
      </w:r>
      <w:r w:rsidR="008A1D42">
        <w:t xml:space="preserve"> for </w:t>
      </w:r>
      <w:r w:rsidR="006B20F2">
        <w:t>each domain separately.</w:t>
      </w:r>
      <w:r w:rsidR="001E6977">
        <w:t xml:space="preserve"> In ‘</w:t>
      </w:r>
      <w:proofErr w:type="spellStart"/>
      <w:proofErr w:type="gramStart"/>
      <w:r w:rsidR="001E6977">
        <w:t>strat</w:t>
      </w:r>
      <w:r w:rsidR="0043680D">
        <w:t>a</w:t>
      </w:r>
      <w:r w:rsidR="001E6977">
        <w:t>.LH</w:t>
      </w:r>
      <w:proofErr w:type="spellEnd"/>
      <w:proofErr w:type="gramEnd"/>
      <w:r w:rsidR="001E6977">
        <w:t xml:space="preserve">” function, </w:t>
      </w:r>
      <w:r w:rsidR="004F7204">
        <w:t xml:space="preserve">the input vector x </w:t>
      </w:r>
      <w:r w:rsidR="00891275">
        <w:t>contains</w:t>
      </w:r>
      <w:r w:rsidR="004F7204">
        <w:t xml:space="preserve"> the values of </w:t>
      </w:r>
      <w:r w:rsidR="00891275">
        <w:t xml:space="preserve">the </w:t>
      </w:r>
      <w:r w:rsidR="004F7204">
        <w:t>target variable for each unit in the domain.</w:t>
      </w:r>
      <w:r w:rsidR="00200CA9">
        <w:t xml:space="preserve"> </w:t>
      </w:r>
      <w:r w:rsidR="004F7204">
        <w:t xml:space="preserve">Also, </w:t>
      </w:r>
      <w:r w:rsidR="000F3705">
        <w:t xml:space="preserve">only one of the </w:t>
      </w:r>
      <w:r w:rsidR="00CB3B17">
        <w:t>parameter</w:t>
      </w:r>
      <w:r w:rsidR="0043680D">
        <w:t>s</w:t>
      </w:r>
      <w:r w:rsidR="00CB3B17">
        <w:t xml:space="preserve"> </w:t>
      </w:r>
      <w:r w:rsidR="00895155">
        <w:t>of CV</w:t>
      </w:r>
      <w:r w:rsidR="001E6977">
        <w:t xml:space="preserve"> </w:t>
      </w:r>
      <w:r w:rsidR="001E6977" w:rsidRPr="00C55B09">
        <w:t>(target CV</w:t>
      </w:r>
      <w:r w:rsidR="0043680D">
        <w:t>)</w:t>
      </w:r>
      <w:r w:rsidR="000F3705">
        <w:t xml:space="preserve"> or target sample size (n) </w:t>
      </w:r>
      <w:r w:rsidR="00891275">
        <w:t>need</w:t>
      </w:r>
      <w:r w:rsidR="000F3705">
        <w:t xml:space="preserve"> to be </w:t>
      </w:r>
      <w:r w:rsidR="00891275">
        <w:t>provided as input</w:t>
      </w:r>
      <w:r w:rsidR="000F3705">
        <w:t xml:space="preserve">. </w:t>
      </w:r>
      <w:r w:rsidR="002C30A4">
        <w:t>To be consistent with the previously discussed methods</w:t>
      </w:r>
      <w:r w:rsidR="000F3705">
        <w:t xml:space="preserve">, </w:t>
      </w:r>
      <w:r w:rsidR="00FC14CB">
        <w:t xml:space="preserve">we </w:t>
      </w:r>
      <w:r w:rsidR="002C30A4">
        <w:t xml:space="preserve">used </w:t>
      </w:r>
      <w:r w:rsidR="000F3705">
        <w:t xml:space="preserve">coefficient </w:t>
      </w:r>
      <w:r w:rsidR="002C30A4">
        <w:t>of variation constraints for each</w:t>
      </w:r>
      <w:r w:rsidR="000F3705">
        <w:t xml:space="preserve"> domain</w:t>
      </w:r>
      <w:r w:rsidR="00FC14CB">
        <w:t xml:space="preserve"> </w:t>
      </w:r>
      <w:r w:rsidR="009E706D">
        <w:t>(“</w:t>
      </w:r>
      <w:proofErr w:type="spellStart"/>
      <w:r w:rsidR="009E706D">
        <w:t>CVConst</w:t>
      </w:r>
      <w:proofErr w:type="spellEnd"/>
      <w:r w:rsidR="009E706D">
        <w:t>” table used in GA method)</w:t>
      </w:r>
      <w:r w:rsidR="00FC14CB">
        <w:t>.</w:t>
      </w:r>
      <w:r w:rsidR="00841E08">
        <w:t xml:space="preserve"> The model parameter was set </w:t>
      </w:r>
      <w:r w:rsidR="002C30A4">
        <w:t>to</w:t>
      </w:r>
      <w:r w:rsidR="00841E08">
        <w:t xml:space="preserve"> </w:t>
      </w:r>
      <w:r w:rsidR="00841E08" w:rsidRPr="002C30A4">
        <w:t>"none", so the original Lavallee-</w:t>
      </w:r>
      <w:proofErr w:type="spellStart"/>
      <w:r w:rsidR="00841E08" w:rsidRPr="002C30A4">
        <w:t>Hidiroglou</w:t>
      </w:r>
      <w:proofErr w:type="spellEnd"/>
      <w:r w:rsidR="00841E08" w:rsidRPr="002C30A4">
        <w:t xml:space="preserve"> method is used.</w:t>
      </w:r>
      <w:r w:rsidR="00841E08">
        <w:t xml:space="preserve"> The </w:t>
      </w:r>
      <w:proofErr w:type="spellStart"/>
      <w:r w:rsidR="00841E08">
        <w:t>alloc</w:t>
      </w:r>
      <w:proofErr w:type="spellEnd"/>
      <w:r w:rsidR="00841E08">
        <w:t xml:space="preserve"> parameter for </w:t>
      </w:r>
      <w:proofErr w:type="spellStart"/>
      <w:r w:rsidR="00841E08">
        <w:t>N</w:t>
      </w:r>
      <w:r w:rsidR="002C30A4">
        <w:t>e</w:t>
      </w:r>
      <w:r w:rsidR="00841E08">
        <w:t>yman</w:t>
      </w:r>
      <w:proofErr w:type="spellEnd"/>
      <w:r w:rsidR="00841E08">
        <w:t xml:space="preserve"> allocation was set to </w:t>
      </w:r>
      <w:r w:rsidR="00841E08" w:rsidRPr="00895155">
        <w:t>(q1=q3=0.5 and q2=0)</w:t>
      </w:r>
      <w:r w:rsidR="00841E08">
        <w:t>.</w:t>
      </w:r>
      <w:r w:rsidR="00841E08">
        <w:rPr>
          <w:rStyle w:val="apple-converted-space"/>
          <w:rFonts w:ascii="Arial" w:hAnsi="Arial" w:cs="Arial"/>
          <w:color w:val="000000"/>
          <w:sz w:val="20"/>
          <w:szCs w:val="20"/>
          <w:shd w:val="clear" w:color="auto" w:fill="FFFFFF"/>
        </w:rPr>
        <w:t> </w:t>
      </w:r>
      <w:r w:rsidR="00841E08">
        <w:t xml:space="preserve">Parameter Ls </w:t>
      </w:r>
      <w:r w:rsidR="006B20F2">
        <w:t>is</w:t>
      </w:r>
      <w:r w:rsidR="00FC14CB">
        <w:t xml:space="preserve"> the desired </w:t>
      </w:r>
      <w:r w:rsidR="00FB4F79">
        <w:t>number of sampled strata</w:t>
      </w:r>
      <w:r w:rsidR="0043680D">
        <w:t xml:space="preserve"> </w:t>
      </w:r>
      <w:r w:rsidR="00AF056B">
        <w:t>(Ls)</w:t>
      </w:r>
      <w:r w:rsidR="004F7204">
        <w:t xml:space="preserve"> that </w:t>
      </w:r>
      <w:r w:rsidR="00841E08">
        <w:t>was</w:t>
      </w:r>
      <w:r w:rsidR="004F7204">
        <w:t xml:space="preserve"> set </w:t>
      </w:r>
      <w:r w:rsidR="00594657">
        <w:t>to</w:t>
      </w:r>
      <w:r w:rsidR="00841E08">
        <w:t xml:space="preserve"> 3</w:t>
      </w:r>
      <w:r w:rsidR="00594657">
        <w:t xml:space="preserve"> (t</w:t>
      </w:r>
      <w:r w:rsidR="00AF056B">
        <w:t xml:space="preserve">he </w:t>
      </w:r>
      <w:r w:rsidR="00A33842">
        <w:t>default val</w:t>
      </w:r>
      <w:r w:rsidR="00594657">
        <w:t>ue)</w:t>
      </w:r>
      <w:r w:rsidR="00E92DB1">
        <w:t xml:space="preserve">. </w:t>
      </w:r>
      <w:r w:rsidR="0043680D">
        <w:t xml:space="preserve">The following script is for </w:t>
      </w:r>
      <w:r w:rsidR="00E92DB1">
        <w:t xml:space="preserve">domain </w:t>
      </w:r>
      <w:r w:rsidR="00200CA9">
        <w:t xml:space="preserve">1 </w:t>
      </w:r>
      <w:r w:rsidR="0043680D">
        <w:t>and domain</w:t>
      </w:r>
      <w:r w:rsidR="00E92DB1">
        <w:t xml:space="preserve"> </w:t>
      </w:r>
      <w:r w:rsidR="00200CA9">
        <w:t>2</w:t>
      </w:r>
      <w:r w:rsidR="0043680D">
        <w:t>.</w:t>
      </w:r>
    </w:p>
    <w:p w14:paraId="4E110EE7" w14:textId="77112627" w:rsidR="007938EA" w:rsidRDefault="00200CA9">
      <w:pPr>
        <w:pStyle w:val="Code"/>
      </w:pPr>
      <w:r>
        <w:t>X1</w:t>
      </w:r>
      <w:r w:rsidR="007938EA">
        <w:t xml:space="preserve">= </w:t>
      </w:r>
      <w:proofErr w:type="spellStart"/>
      <w:proofErr w:type="gramStart"/>
      <w:r w:rsidR="007938EA">
        <w:t>as.vector</w:t>
      </w:r>
      <w:proofErr w:type="spellEnd"/>
      <w:proofErr w:type="gramEnd"/>
      <w:r w:rsidR="007938EA">
        <w:t>(</w:t>
      </w:r>
      <w:proofErr w:type="spellStart"/>
      <w:r w:rsidR="007938EA">
        <w:t>as.numeric</w:t>
      </w:r>
      <w:proofErr w:type="spellEnd"/>
      <w:r w:rsidR="007938EA">
        <w:t>(</w:t>
      </w:r>
      <w:r>
        <w:t>x1</w:t>
      </w:r>
      <w:r w:rsidR="007938EA">
        <w:t>))</w:t>
      </w:r>
    </w:p>
    <w:p w14:paraId="7F759D43" w14:textId="39F619F3" w:rsidR="007938EA" w:rsidRDefault="007938EA">
      <w:pPr>
        <w:pStyle w:val="Code"/>
      </w:pPr>
      <w:r>
        <w:t>Lavalle_solution_</w:t>
      </w:r>
      <w:r w:rsidR="00200CA9">
        <w:t xml:space="preserve">dom1 </w:t>
      </w:r>
      <w:r>
        <w:t>&lt;-</w:t>
      </w:r>
      <w:proofErr w:type="spellStart"/>
      <w:proofErr w:type="gramStart"/>
      <w:r>
        <w:t>strata.LH</w:t>
      </w:r>
      <w:proofErr w:type="spellEnd"/>
      <w:proofErr w:type="gramEnd"/>
      <w:r>
        <w:t>(</w:t>
      </w:r>
      <w:r w:rsidR="00200CA9">
        <w:t>X1</w:t>
      </w:r>
      <w:r>
        <w:t>,</w:t>
      </w:r>
    </w:p>
    <w:p w14:paraId="5E1F2260" w14:textId="314E573F" w:rsidR="007938EA" w:rsidRDefault="007938EA" w:rsidP="007938EA">
      <w:pPr>
        <w:pStyle w:val="Code"/>
      </w:pPr>
      <w:r>
        <w:t xml:space="preserve">                                CV= 0.02,</w:t>
      </w:r>
    </w:p>
    <w:p w14:paraId="6E54F7F7" w14:textId="54008AB6" w:rsidR="004F7204" w:rsidRDefault="004F7204" w:rsidP="004F7204">
      <w:pPr>
        <w:pStyle w:val="Code"/>
      </w:pPr>
      <w:r>
        <w:tab/>
      </w:r>
      <w:r>
        <w:tab/>
      </w:r>
      <w:r>
        <w:tab/>
      </w:r>
      <w:r>
        <w:tab/>
      </w:r>
      <w:r>
        <w:tab/>
      </w:r>
      <w:r w:rsidRPr="004F7204">
        <w:t>model='random'</w:t>
      </w:r>
    </w:p>
    <w:p w14:paraId="6B76B3A2" w14:textId="2575C8CE" w:rsidR="007938EA" w:rsidRDefault="007938EA" w:rsidP="007938EA">
      <w:pPr>
        <w:pStyle w:val="Code"/>
      </w:pPr>
      <w:r>
        <w:t xml:space="preserve">                          </w:t>
      </w:r>
      <w:r>
        <w:tab/>
      </w:r>
      <w:proofErr w:type="spellStart"/>
      <w:r>
        <w:t>alloc</w:t>
      </w:r>
      <w:proofErr w:type="spellEnd"/>
      <w:r>
        <w:t xml:space="preserve"> = </w:t>
      </w:r>
      <w:proofErr w:type="gramStart"/>
      <w:r>
        <w:t>list(</w:t>
      </w:r>
      <w:proofErr w:type="gramEnd"/>
      <w:r>
        <w:t>q1 = 0.5, q2 =0, q3 = 0.5),</w:t>
      </w:r>
    </w:p>
    <w:p w14:paraId="0EEAA75B" w14:textId="32A5542A" w:rsidR="007938EA" w:rsidRDefault="007938EA" w:rsidP="00875ED8">
      <w:pPr>
        <w:pStyle w:val="Code"/>
      </w:pPr>
      <w:r>
        <w:t xml:space="preserve">                          </w:t>
      </w:r>
      <w:r>
        <w:tab/>
        <w:t xml:space="preserve"> Ls=</w:t>
      </w:r>
      <w:r w:rsidR="00875ED8">
        <w:t>3</w:t>
      </w:r>
      <w:r>
        <w:t>)</w:t>
      </w:r>
    </w:p>
    <w:p w14:paraId="6BADB788" w14:textId="14F37BB0" w:rsidR="007938EA" w:rsidRDefault="007938EA" w:rsidP="007938EA">
      <w:pPr>
        <w:pStyle w:val="Code"/>
      </w:pPr>
      <w:proofErr w:type="gramStart"/>
      <w:r>
        <w:t>print(</w:t>
      </w:r>
      <w:proofErr w:type="gramEnd"/>
      <w:r>
        <w:t>Lavalle_solution_dom2)</w:t>
      </w:r>
    </w:p>
    <w:p w14:paraId="0266C250" w14:textId="77777777" w:rsidR="007938EA" w:rsidRDefault="007938EA" w:rsidP="007938EA">
      <w:pPr>
        <w:pStyle w:val="Code"/>
      </w:pPr>
      <w:r>
        <w:t>#---domain5----------</w:t>
      </w:r>
    </w:p>
    <w:p w14:paraId="3B392BBD" w14:textId="0B9A941F" w:rsidR="007938EA" w:rsidRDefault="007938EA">
      <w:pPr>
        <w:pStyle w:val="Code"/>
      </w:pPr>
      <w:r>
        <w:t xml:space="preserve">X5= </w:t>
      </w:r>
      <w:proofErr w:type="spellStart"/>
      <w:proofErr w:type="gramStart"/>
      <w:r>
        <w:t>as.vector</w:t>
      </w:r>
      <w:proofErr w:type="spellEnd"/>
      <w:proofErr w:type="gramEnd"/>
      <w:r>
        <w:t>(</w:t>
      </w:r>
      <w:proofErr w:type="spellStart"/>
      <w:r>
        <w:t>as.numeric</w:t>
      </w:r>
      <w:proofErr w:type="spellEnd"/>
      <w:r>
        <w:t>(</w:t>
      </w:r>
      <w:r w:rsidR="00200CA9">
        <w:t>x1</w:t>
      </w:r>
      <w:r>
        <w:t>))</w:t>
      </w:r>
    </w:p>
    <w:p w14:paraId="1B4FBFBE" w14:textId="2ABDF51E" w:rsidR="007938EA" w:rsidRDefault="007938EA">
      <w:pPr>
        <w:pStyle w:val="Code"/>
      </w:pPr>
      <w:r>
        <w:t>Lavalle_solution_</w:t>
      </w:r>
      <w:r w:rsidR="00200CA9">
        <w:t>dom1</w:t>
      </w:r>
      <w:r>
        <w:t>&lt;-</w:t>
      </w:r>
      <w:proofErr w:type="spellStart"/>
      <w:proofErr w:type="gramStart"/>
      <w:r>
        <w:t>strata.LH</w:t>
      </w:r>
      <w:proofErr w:type="spellEnd"/>
      <w:proofErr w:type="gramEnd"/>
      <w:r>
        <w:t>(</w:t>
      </w:r>
      <w:r w:rsidR="00200CA9">
        <w:t>X2</w:t>
      </w:r>
      <w:r>
        <w:t>,</w:t>
      </w:r>
    </w:p>
    <w:p w14:paraId="5D7B8A7A" w14:textId="77777777" w:rsidR="007938EA" w:rsidRDefault="007938EA" w:rsidP="007938EA">
      <w:pPr>
        <w:pStyle w:val="Code"/>
      </w:pPr>
      <w:r>
        <w:t xml:space="preserve">              CV= 0.02,</w:t>
      </w:r>
    </w:p>
    <w:p w14:paraId="677C5BD6" w14:textId="77777777" w:rsidR="007938EA" w:rsidRDefault="007938EA" w:rsidP="007938EA">
      <w:pPr>
        <w:pStyle w:val="Code"/>
      </w:pPr>
      <w:r>
        <w:t xml:space="preserve">              </w:t>
      </w:r>
      <w:proofErr w:type="spellStart"/>
      <w:r>
        <w:t>alloc</w:t>
      </w:r>
      <w:proofErr w:type="spellEnd"/>
      <w:r>
        <w:t xml:space="preserve"> = </w:t>
      </w:r>
      <w:proofErr w:type="gramStart"/>
      <w:r>
        <w:t>list(</w:t>
      </w:r>
      <w:proofErr w:type="gramEnd"/>
      <w:r>
        <w:t xml:space="preserve">q1 = 0.5, q2 =0, q3 = 0.5), </w:t>
      </w:r>
    </w:p>
    <w:p w14:paraId="1B3A0B84" w14:textId="79D48AB9" w:rsidR="007938EA" w:rsidRDefault="007938EA" w:rsidP="007938EA">
      <w:pPr>
        <w:pStyle w:val="Code"/>
      </w:pPr>
      <w:r>
        <w:t xml:space="preserve">              Ls=3)</w:t>
      </w:r>
    </w:p>
    <w:p w14:paraId="252D7853" w14:textId="54715850" w:rsidR="0043680D" w:rsidRPr="0043680D" w:rsidRDefault="007938EA">
      <w:pPr>
        <w:pStyle w:val="Code"/>
      </w:pPr>
      <w:proofErr w:type="gramStart"/>
      <w:r>
        <w:t>print(</w:t>
      </w:r>
      <w:proofErr w:type="gramEnd"/>
      <w:r>
        <w:t>Lavalle_solution_</w:t>
      </w:r>
      <w:r w:rsidR="00200CA9">
        <w:t>dom2</w:t>
      </w:r>
      <w:r>
        <w:t>)</w:t>
      </w:r>
    </w:p>
    <w:p w14:paraId="2005548C" w14:textId="7390E5E7" w:rsidR="007938EA" w:rsidRPr="00F774B0" w:rsidRDefault="007938EA" w:rsidP="00F774B0">
      <w:pPr>
        <w:pStyle w:val="Heading2"/>
      </w:pPr>
      <w:bookmarkStart w:id="26" w:name="_Toc22109624"/>
      <w:r w:rsidRPr="00F774B0">
        <w:t>Method 3 result</w:t>
      </w:r>
      <w:r w:rsidR="00A83AE9" w:rsidRPr="00F774B0">
        <w:t>s</w:t>
      </w:r>
      <w:bookmarkEnd w:id="26"/>
    </w:p>
    <w:p w14:paraId="6DBF87AC" w14:textId="6AB86289" w:rsidR="00CD27B6" w:rsidRPr="00CD27B6" w:rsidRDefault="00CD27B6" w:rsidP="0068368E">
      <w:r>
        <w:t xml:space="preserve">In this </w:t>
      </w:r>
      <w:r w:rsidR="00875ED8">
        <w:t>method,</w:t>
      </w:r>
      <w:r>
        <w:t xml:space="preserve"> </w:t>
      </w:r>
      <w:r w:rsidRPr="00875ED8">
        <w:t xml:space="preserve">the number of sampled strata </w:t>
      </w:r>
      <w:r w:rsidR="00594657">
        <w:t xml:space="preserve">(Ls) </w:t>
      </w:r>
      <w:r w:rsidR="00DC4C61">
        <w:t xml:space="preserve">was </w:t>
      </w:r>
      <w:r w:rsidRPr="00875ED8">
        <w:t xml:space="preserve">set </w:t>
      </w:r>
      <w:r w:rsidR="00BD3118">
        <w:t xml:space="preserve">to the default </w:t>
      </w:r>
      <w:r w:rsidR="00594657">
        <w:t xml:space="preserve">value </w:t>
      </w:r>
      <w:r w:rsidR="00BD3118">
        <w:t>whi</w:t>
      </w:r>
      <w:r w:rsidR="00875ED8">
        <w:t>ch is 3</w:t>
      </w:r>
      <w:r w:rsidRPr="00875ED8">
        <w:t xml:space="preserve">. </w:t>
      </w:r>
      <w:r>
        <w:t>Type column indicates the type of stratification which is take</w:t>
      </w:r>
      <w:r w:rsidR="00FB4F79">
        <w:t>-</w:t>
      </w:r>
      <w:r>
        <w:t>some or take</w:t>
      </w:r>
      <w:r w:rsidR="00D12407">
        <w:t>-</w:t>
      </w:r>
      <w:r>
        <w:t>all</w:t>
      </w:r>
      <w:r w:rsidR="00594657">
        <w:t xml:space="preserve"> (certainty)</w:t>
      </w:r>
      <w:r>
        <w:t xml:space="preserve"> stratum</w:t>
      </w:r>
      <w:r w:rsidR="00DC4C61">
        <w:t>,</w:t>
      </w:r>
      <w:r>
        <w:t xml:space="preserve"> </w:t>
      </w:r>
      <w:proofErr w:type="spellStart"/>
      <w:r w:rsidR="00875ED8">
        <w:t>bh</w:t>
      </w:r>
      <w:proofErr w:type="spellEnd"/>
      <w:r w:rsidR="00875ED8">
        <w:t xml:space="preserve"> indicates </w:t>
      </w:r>
      <w:r w:rsidR="00875ED8" w:rsidRPr="00875ED8">
        <w:t xml:space="preserve">optimal stratum boundaries, Nh </w:t>
      </w:r>
      <w:r w:rsidR="00267B25">
        <w:t>presents</w:t>
      </w:r>
      <w:r w:rsidR="00875ED8" w:rsidRPr="00875ED8">
        <w:t xml:space="preserve"> the number of units in each stratum,</w:t>
      </w:r>
      <w:r w:rsidR="00267B25">
        <w:t xml:space="preserve"> and</w:t>
      </w:r>
      <w:r w:rsidR="00875ED8" w:rsidRPr="00875ED8">
        <w:t xml:space="preserve"> </w:t>
      </w:r>
      <w:proofErr w:type="spellStart"/>
      <w:r w:rsidR="00875ED8" w:rsidRPr="00875ED8">
        <w:t>nh</w:t>
      </w:r>
      <w:proofErr w:type="spellEnd"/>
      <w:r w:rsidR="00875ED8" w:rsidRPr="00875ED8">
        <w:t xml:space="preserve"> is </w:t>
      </w:r>
      <w:r w:rsidR="00875ED8" w:rsidRPr="00875ED8">
        <w:lastRenderedPageBreak/>
        <w:t xml:space="preserve">the number of units to sample </w:t>
      </w:r>
      <w:r w:rsidR="00594657">
        <w:t xml:space="preserve">(i.e. sample size) </w:t>
      </w:r>
      <w:r w:rsidR="00875ED8" w:rsidRPr="00875ED8">
        <w:t xml:space="preserve">in each stratum. Total sample size </w:t>
      </w:r>
      <w:r w:rsidR="00DC4C61">
        <w:t xml:space="preserve">indicates </w:t>
      </w:r>
      <w:r w:rsidR="00875ED8">
        <w:t xml:space="preserve">the final sampled </w:t>
      </w:r>
      <w:r w:rsidR="00070B46">
        <w:t>number (</w:t>
      </w:r>
      <w:r w:rsidR="00875ED8" w:rsidRPr="00875ED8">
        <w:t>sum(</w:t>
      </w:r>
      <w:proofErr w:type="spellStart"/>
      <w:r w:rsidR="00875ED8" w:rsidRPr="00875ED8">
        <w:t>nh</w:t>
      </w:r>
      <w:proofErr w:type="spellEnd"/>
      <w:r w:rsidR="00875ED8" w:rsidRPr="00875ED8">
        <w:t>)</w:t>
      </w:r>
      <w:r w:rsidR="00594657">
        <w:t xml:space="preserve"> over all strata</w:t>
      </w:r>
      <w:r w:rsidR="00875ED8">
        <w:t xml:space="preserve">), </w:t>
      </w:r>
      <w:r w:rsidR="00D12407">
        <w:t>a</w:t>
      </w:r>
      <w:r w:rsidR="00875ED8">
        <w:t>nticipated C</w:t>
      </w:r>
      <w:r w:rsidR="0068368E">
        <w:t>V</w:t>
      </w:r>
      <w:r w:rsidR="00875ED8">
        <w:t xml:space="preserve"> indicates the</w:t>
      </w:r>
      <w:r w:rsidR="00875ED8" w:rsidRPr="00267B25">
        <w:t xml:space="preserve"> root mean squared error (</w:t>
      </w:r>
      <w:r w:rsidR="00875ED8">
        <w:t xml:space="preserve">RMSE) of the mean of </w:t>
      </w:r>
      <w:r w:rsidR="00D12407">
        <w:t xml:space="preserve">the </w:t>
      </w:r>
      <w:r w:rsidR="00875ED8">
        <w:t>target variable</w:t>
      </w:r>
      <w:r w:rsidR="00267B25">
        <w:t>.</w:t>
      </w:r>
    </w:p>
    <w:p w14:paraId="1A773E1B" w14:textId="77777777" w:rsidR="007938EA" w:rsidRPr="0016390E" w:rsidRDefault="007938EA" w:rsidP="007938EA">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C7B381C"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Given arguments:</w:t>
      </w:r>
    </w:p>
    <w:p w14:paraId="2E2457F3"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x = X1</w:t>
      </w:r>
    </w:p>
    <w:p w14:paraId="434ECD95"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 xml:space="preserve">CV = 0.02, Ls = 3, </w:t>
      </w:r>
      <w:proofErr w:type="spellStart"/>
      <w:r w:rsidRPr="0016390E">
        <w:rPr>
          <w:rFonts w:eastAsia="Times New Roman"/>
          <w:bdr w:val="none" w:sz="0" w:space="0" w:color="auto" w:frame="1"/>
        </w:rPr>
        <w:t>takenone</w:t>
      </w:r>
      <w:proofErr w:type="spellEnd"/>
      <w:r w:rsidRPr="0016390E">
        <w:rPr>
          <w:rFonts w:eastAsia="Times New Roman"/>
          <w:bdr w:val="none" w:sz="0" w:space="0" w:color="auto" w:frame="1"/>
        </w:rPr>
        <w:t xml:space="preserve"> = 0, </w:t>
      </w:r>
      <w:proofErr w:type="spellStart"/>
      <w:r w:rsidRPr="0016390E">
        <w:rPr>
          <w:rFonts w:eastAsia="Times New Roman"/>
          <w:bdr w:val="none" w:sz="0" w:space="0" w:color="auto" w:frame="1"/>
        </w:rPr>
        <w:t>takeall</w:t>
      </w:r>
      <w:proofErr w:type="spellEnd"/>
      <w:r w:rsidRPr="0016390E">
        <w:rPr>
          <w:rFonts w:eastAsia="Times New Roman"/>
          <w:bdr w:val="none" w:sz="0" w:space="0" w:color="auto" w:frame="1"/>
        </w:rPr>
        <w:t xml:space="preserve"> = 0</w:t>
      </w:r>
    </w:p>
    <w:p w14:paraId="4131B1D5"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allocation: q1 = 0.5, q2 = 0, q3 = 0.5</w:t>
      </w:r>
    </w:p>
    <w:p w14:paraId="2A801704"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model = none</w:t>
      </w:r>
    </w:p>
    <w:p w14:paraId="0EFFB7BE" w14:textId="77777777" w:rsidR="0016390E" w:rsidRPr="0016390E" w:rsidRDefault="0016390E" w:rsidP="00594657">
      <w:pPr>
        <w:pStyle w:val="Code"/>
        <w:rPr>
          <w:rFonts w:eastAsia="Times New Roman"/>
          <w:bdr w:val="none" w:sz="0" w:space="0" w:color="auto" w:frame="1"/>
        </w:rPr>
      </w:pPr>
      <w:proofErr w:type="spellStart"/>
      <w:r w:rsidRPr="0016390E">
        <w:rPr>
          <w:rFonts w:eastAsia="Times New Roman"/>
          <w:bdr w:val="none" w:sz="0" w:space="0" w:color="auto" w:frame="1"/>
        </w:rPr>
        <w:t>algo</w:t>
      </w:r>
      <w:proofErr w:type="spellEnd"/>
      <w:r w:rsidRPr="0016390E">
        <w:rPr>
          <w:rFonts w:eastAsia="Times New Roman"/>
          <w:bdr w:val="none" w:sz="0" w:space="0" w:color="auto" w:frame="1"/>
        </w:rPr>
        <w:t xml:space="preserve"> = Kozak: </w:t>
      </w:r>
      <w:proofErr w:type="spellStart"/>
      <w:r w:rsidRPr="0016390E">
        <w:rPr>
          <w:rFonts w:eastAsia="Times New Roman"/>
          <w:bdr w:val="none" w:sz="0" w:space="0" w:color="auto" w:frame="1"/>
        </w:rPr>
        <w:t>minsol</w:t>
      </w:r>
      <w:proofErr w:type="spellEnd"/>
      <w:r w:rsidRPr="0016390E">
        <w:rPr>
          <w:rFonts w:eastAsia="Times New Roman"/>
          <w:bdr w:val="none" w:sz="0" w:space="0" w:color="auto" w:frame="1"/>
        </w:rPr>
        <w:t xml:space="preserve"> = 1000, </w:t>
      </w:r>
      <w:proofErr w:type="spellStart"/>
      <w:r w:rsidRPr="0016390E">
        <w:rPr>
          <w:rFonts w:eastAsia="Times New Roman"/>
          <w:bdr w:val="none" w:sz="0" w:space="0" w:color="auto" w:frame="1"/>
        </w:rPr>
        <w:t>idopti</w:t>
      </w:r>
      <w:proofErr w:type="spellEnd"/>
      <w:r w:rsidRPr="0016390E">
        <w:rPr>
          <w:rFonts w:eastAsia="Times New Roman"/>
          <w:bdr w:val="none" w:sz="0" w:space="0" w:color="auto" w:frame="1"/>
        </w:rPr>
        <w:t xml:space="preserve"> = </w:t>
      </w:r>
      <w:proofErr w:type="spellStart"/>
      <w:r w:rsidRPr="0016390E">
        <w:rPr>
          <w:rFonts w:eastAsia="Times New Roman"/>
          <w:bdr w:val="none" w:sz="0" w:space="0" w:color="auto" w:frame="1"/>
        </w:rPr>
        <w:t>nh</w:t>
      </w:r>
      <w:proofErr w:type="spellEnd"/>
      <w:r w:rsidRPr="0016390E">
        <w:rPr>
          <w:rFonts w:eastAsia="Times New Roman"/>
          <w:bdr w:val="none" w:sz="0" w:space="0" w:color="auto" w:frame="1"/>
        </w:rPr>
        <w:t xml:space="preserve">, </w:t>
      </w:r>
      <w:proofErr w:type="spellStart"/>
      <w:r w:rsidRPr="0016390E">
        <w:rPr>
          <w:rFonts w:eastAsia="Times New Roman"/>
          <w:bdr w:val="none" w:sz="0" w:space="0" w:color="auto" w:frame="1"/>
        </w:rPr>
        <w:t>minNh</w:t>
      </w:r>
      <w:proofErr w:type="spellEnd"/>
      <w:r w:rsidRPr="0016390E">
        <w:rPr>
          <w:rFonts w:eastAsia="Times New Roman"/>
          <w:bdr w:val="none" w:sz="0" w:space="0" w:color="auto" w:frame="1"/>
        </w:rPr>
        <w:t xml:space="preserve"> = 2, </w:t>
      </w:r>
      <w:proofErr w:type="spellStart"/>
      <w:r w:rsidRPr="0016390E">
        <w:rPr>
          <w:rFonts w:eastAsia="Times New Roman"/>
          <w:bdr w:val="none" w:sz="0" w:space="0" w:color="auto" w:frame="1"/>
        </w:rPr>
        <w:t>maxiter</w:t>
      </w:r>
      <w:proofErr w:type="spellEnd"/>
      <w:r w:rsidRPr="0016390E">
        <w:rPr>
          <w:rFonts w:eastAsia="Times New Roman"/>
          <w:bdr w:val="none" w:sz="0" w:space="0" w:color="auto" w:frame="1"/>
        </w:rPr>
        <w:t xml:space="preserve"> = 10000, </w:t>
      </w:r>
    </w:p>
    <w:p w14:paraId="0338ABD9" w14:textId="7229AF6B"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 xml:space="preserve">              </w:t>
      </w:r>
      <w:proofErr w:type="spellStart"/>
      <w:r w:rsidRPr="0016390E">
        <w:rPr>
          <w:rFonts w:eastAsia="Times New Roman"/>
          <w:bdr w:val="none" w:sz="0" w:space="0" w:color="auto" w:frame="1"/>
        </w:rPr>
        <w:t>Maxstep</w:t>
      </w:r>
      <w:proofErr w:type="spellEnd"/>
      <w:r w:rsidRPr="0016390E">
        <w:rPr>
          <w:rFonts w:eastAsia="Times New Roman"/>
          <w:bdr w:val="none" w:sz="0" w:space="0" w:color="auto" w:frame="1"/>
        </w:rPr>
        <w:t xml:space="preserve"> = 100, </w:t>
      </w:r>
      <w:proofErr w:type="spellStart"/>
      <w:r w:rsidRPr="0016390E">
        <w:rPr>
          <w:rFonts w:eastAsia="Times New Roman"/>
          <w:bdr w:val="none" w:sz="0" w:space="0" w:color="auto" w:frame="1"/>
        </w:rPr>
        <w:t>maxstill</w:t>
      </w:r>
      <w:proofErr w:type="spellEnd"/>
      <w:r w:rsidRPr="0016390E">
        <w:rPr>
          <w:rFonts w:eastAsia="Times New Roman"/>
          <w:bdr w:val="none" w:sz="0" w:space="0" w:color="auto" w:frame="1"/>
        </w:rPr>
        <w:t xml:space="preserve"> = 500, rep = 5, </w:t>
      </w:r>
      <w:proofErr w:type="spellStart"/>
      <w:r w:rsidRPr="0016390E">
        <w:rPr>
          <w:rFonts w:eastAsia="Times New Roman"/>
          <w:bdr w:val="none" w:sz="0" w:space="0" w:color="auto" w:frame="1"/>
        </w:rPr>
        <w:t>trymany</w:t>
      </w:r>
      <w:proofErr w:type="spellEnd"/>
      <w:r w:rsidRPr="0016390E">
        <w:rPr>
          <w:rFonts w:eastAsia="Times New Roman"/>
          <w:bdr w:val="none" w:sz="0" w:space="0" w:color="auto" w:frame="1"/>
        </w:rPr>
        <w:t xml:space="preserve"> = TRUE</w:t>
      </w:r>
    </w:p>
    <w:p w14:paraId="302563AC" w14:textId="77777777" w:rsidR="0016390E" w:rsidRPr="0016390E" w:rsidRDefault="0016390E" w:rsidP="00594657">
      <w:pPr>
        <w:pStyle w:val="Code"/>
        <w:rPr>
          <w:rFonts w:eastAsia="Times New Roman"/>
          <w:bdr w:val="none" w:sz="0" w:space="0" w:color="auto" w:frame="1"/>
        </w:rPr>
      </w:pPr>
    </w:p>
    <w:p w14:paraId="256D8E09"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Strata information:</w:t>
      </w:r>
    </w:p>
    <w:p w14:paraId="76EEC3DC"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 xml:space="preserve">          |      type rh |       </w:t>
      </w:r>
      <w:proofErr w:type="spellStart"/>
      <w:r w:rsidRPr="0016390E">
        <w:rPr>
          <w:rFonts w:eastAsia="Times New Roman"/>
          <w:bdr w:val="none" w:sz="0" w:space="0" w:color="auto" w:frame="1"/>
        </w:rPr>
        <w:t>bh</w:t>
      </w:r>
      <w:proofErr w:type="spellEnd"/>
      <w:r w:rsidRPr="0016390E">
        <w:rPr>
          <w:rFonts w:eastAsia="Times New Roman"/>
          <w:bdr w:val="none" w:sz="0" w:space="0" w:color="auto" w:frame="1"/>
        </w:rPr>
        <w:t xml:space="preserve">    E(</w:t>
      </w:r>
      <w:proofErr w:type="gramStart"/>
      <w:r w:rsidRPr="0016390E">
        <w:rPr>
          <w:rFonts w:eastAsia="Times New Roman"/>
          <w:bdr w:val="none" w:sz="0" w:space="0" w:color="auto" w:frame="1"/>
        </w:rPr>
        <w:t xml:space="preserve">Y)   </w:t>
      </w:r>
      <w:proofErr w:type="gramEnd"/>
      <w:r w:rsidRPr="0016390E">
        <w:rPr>
          <w:rFonts w:eastAsia="Times New Roman"/>
          <w:bdr w:val="none" w:sz="0" w:space="0" w:color="auto" w:frame="1"/>
        </w:rPr>
        <w:t xml:space="preserve">  Var(Y)   Nh  </w:t>
      </w:r>
      <w:proofErr w:type="spellStart"/>
      <w:r w:rsidRPr="0016390E">
        <w:rPr>
          <w:rFonts w:eastAsia="Times New Roman"/>
          <w:bdr w:val="none" w:sz="0" w:space="0" w:color="auto" w:frame="1"/>
        </w:rPr>
        <w:t>nh</w:t>
      </w:r>
      <w:proofErr w:type="spellEnd"/>
      <w:r w:rsidRPr="0016390E">
        <w:rPr>
          <w:rFonts w:eastAsia="Times New Roman"/>
          <w:bdr w:val="none" w:sz="0" w:space="0" w:color="auto" w:frame="1"/>
        </w:rPr>
        <w:t xml:space="preserve">   </w:t>
      </w:r>
      <w:proofErr w:type="spellStart"/>
      <w:r w:rsidRPr="0016390E">
        <w:rPr>
          <w:rFonts w:eastAsia="Times New Roman"/>
          <w:bdr w:val="none" w:sz="0" w:space="0" w:color="auto" w:frame="1"/>
        </w:rPr>
        <w:t>fh</w:t>
      </w:r>
      <w:proofErr w:type="spellEnd"/>
    </w:p>
    <w:p w14:paraId="40DCD1E6"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stratum 1 | take-</w:t>
      </w:r>
      <w:proofErr w:type="gramStart"/>
      <w:r w:rsidRPr="0016390E">
        <w:rPr>
          <w:rFonts w:eastAsia="Times New Roman"/>
          <w:bdr w:val="none" w:sz="0" w:space="0" w:color="auto" w:frame="1"/>
        </w:rPr>
        <w:t>some  1</w:t>
      </w:r>
      <w:proofErr w:type="gramEnd"/>
      <w:r w:rsidRPr="0016390E">
        <w:rPr>
          <w:rFonts w:eastAsia="Times New Roman"/>
          <w:bdr w:val="none" w:sz="0" w:space="0" w:color="auto" w:frame="1"/>
        </w:rPr>
        <w:t xml:space="preserve"> |   394.35  124.80   10698.35  786  52 0.07</w:t>
      </w:r>
    </w:p>
    <w:p w14:paraId="726D2B82"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stratum 2 | take-</w:t>
      </w:r>
      <w:proofErr w:type="gramStart"/>
      <w:r w:rsidRPr="0016390E">
        <w:rPr>
          <w:rFonts w:eastAsia="Times New Roman"/>
          <w:bdr w:val="none" w:sz="0" w:space="0" w:color="auto" w:frame="1"/>
        </w:rPr>
        <w:t>some  1</w:t>
      </w:r>
      <w:proofErr w:type="gramEnd"/>
      <w:r w:rsidRPr="0016390E">
        <w:rPr>
          <w:rFonts w:eastAsia="Times New Roman"/>
          <w:bdr w:val="none" w:sz="0" w:space="0" w:color="auto" w:frame="1"/>
        </w:rPr>
        <w:t xml:space="preserve"> |  1431.97  790.07   68469.77  219  37 0.17</w:t>
      </w:r>
    </w:p>
    <w:p w14:paraId="612B1AF4" w14:textId="1E4DB025" w:rsidR="0016390E" w:rsidRPr="0016390E" w:rsidRDefault="0016390E" w:rsidP="00594657">
      <w:pPr>
        <w:pStyle w:val="Code"/>
        <w:rPr>
          <w:rFonts w:eastAsia="Times New Roman"/>
          <w:bdr w:val="none" w:sz="0" w:space="0" w:color="auto" w:frame="1"/>
        </w:rPr>
      </w:pPr>
      <w:r>
        <w:rPr>
          <w:rFonts w:eastAsia="Times New Roman"/>
          <w:bdr w:val="none" w:sz="0" w:space="0" w:color="auto" w:frame="1"/>
        </w:rPr>
        <w:t xml:space="preserve">stratum 3 | </w:t>
      </w:r>
      <w:r w:rsidRPr="0016390E">
        <w:rPr>
          <w:rFonts w:eastAsia="Times New Roman"/>
          <w:bdr w:val="none" w:sz="0" w:space="0" w:color="auto" w:frame="1"/>
        </w:rPr>
        <w:t>take-</w:t>
      </w:r>
      <w:proofErr w:type="gramStart"/>
      <w:r w:rsidRPr="0016390E">
        <w:rPr>
          <w:rFonts w:eastAsia="Times New Roman"/>
          <w:bdr w:val="none" w:sz="0" w:space="0" w:color="auto" w:frame="1"/>
        </w:rPr>
        <w:t xml:space="preserve">all  </w:t>
      </w:r>
      <w:r>
        <w:rPr>
          <w:rFonts w:eastAsia="Times New Roman"/>
          <w:bdr w:val="none" w:sz="0" w:space="0" w:color="auto" w:frame="1"/>
        </w:rPr>
        <w:tab/>
      </w:r>
      <w:proofErr w:type="gramEnd"/>
      <w:r w:rsidRPr="0016390E">
        <w:rPr>
          <w:rFonts w:eastAsia="Times New Roman"/>
          <w:bdr w:val="none" w:sz="0" w:space="0" w:color="auto" w:frame="1"/>
        </w:rPr>
        <w:t>1 | 12838.80 3848.00 9715867.16  111 111 1.00</w:t>
      </w:r>
    </w:p>
    <w:p w14:paraId="4DB5DEE0"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Total                                                  1116 200 0.18</w:t>
      </w:r>
    </w:p>
    <w:p w14:paraId="55342837" w14:textId="77777777" w:rsidR="0016390E" w:rsidRPr="00646B3E" w:rsidRDefault="0016390E" w:rsidP="00594657">
      <w:pPr>
        <w:pStyle w:val="Code"/>
        <w:rPr>
          <w:rFonts w:eastAsia="Times New Roman"/>
          <w:bdr w:val="none" w:sz="0" w:space="0" w:color="auto" w:frame="1"/>
        </w:rPr>
      </w:pPr>
    </w:p>
    <w:p w14:paraId="4CF7B4F3" w14:textId="77777777" w:rsidR="0016390E" w:rsidRPr="00646B3E" w:rsidRDefault="0016390E" w:rsidP="00594657">
      <w:pPr>
        <w:pStyle w:val="Code"/>
        <w:rPr>
          <w:rFonts w:eastAsia="Times New Roman"/>
          <w:bdr w:val="none" w:sz="0" w:space="0" w:color="auto" w:frame="1"/>
        </w:rPr>
      </w:pPr>
      <w:r w:rsidRPr="00646B3E">
        <w:rPr>
          <w:rFonts w:eastAsia="Times New Roman"/>
          <w:bdr w:val="none" w:sz="0" w:space="0" w:color="auto" w:frame="1"/>
        </w:rPr>
        <w:t xml:space="preserve">Total sample size: 200 </w:t>
      </w:r>
    </w:p>
    <w:p w14:paraId="55E5A87D" w14:textId="77777777" w:rsidR="0016390E" w:rsidRPr="00646B3E" w:rsidRDefault="0016390E" w:rsidP="00594657">
      <w:pPr>
        <w:pStyle w:val="Code"/>
        <w:rPr>
          <w:rFonts w:eastAsia="Times New Roman"/>
          <w:bdr w:val="none" w:sz="0" w:space="0" w:color="auto" w:frame="1"/>
        </w:rPr>
      </w:pPr>
      <w:r w:rsidRPr="00646B3E">
        <w:rPr>
          <w:rFonts w:eastAsia="Times New Roman"/>
          <w:bdr w:val="none" w:sz="0" w:space="0" w:color="auto" w:frame="1"/>
        </w:rPr>
        <w:t xml:space="preserve">Anticipated population mean: 625.668 </w:t>
      </w:r>
    </w:p>
    <w:p w14:paraId="667DB7EC" w14:textId="77777777" w:rsidR="0016390E" w:rsidRPr="00646B3E" w:rsidRDefault="0016390E" w:rsidP="00594657">
      <w:pPr>
        <w:pStyle w:val="Code"/>
        <w:rPr>
          <w:rFonts w:eastAsia="Times New Roman"/>
          <w:bdr w:val="none" w:sz="0" w:space="0" w:color="auto" w:frame="1"/>
        </w:rPr>
      </w:pPr>
      <w:r w:rsidRPr="00646B3E">
        <w:rPr>
          <w:rFonts w:eastAsia="Times New Roman"/>
          <w:bdr w:val="none" w:sz="0" w:space="0" w:color="auto" w:frame="1"/>
        </w:rPr>
        <w:t xml:space="preserve">Anticipated CV: 0.01986803 </w:t>
      </w:r>
    </w:p>
    <w:p w14:paraId="0005C3E3" w14:textId="60CF9001" w:rsidR="0016390E" w:rsidRDefault="0016390E" w:rsidP="00594657">
      <w:pPr>
        <w:pStyle w:val="Code"/>
        <w:rPr>
          <w:rFonts w:eastAsia="Times New Roman"/>
          <w:bdr w:val="none" w:sz="0" w:space="0" w:color="auto" w:frame="1"/>
        </w:rPr>
      </w:pPr>
      <w:r w:rsidRPr="00646B3E">
        <w:rPr>
          <w:rFonts w:eastAsia="Times New Roman"/>
          <w:bdr w:val="none" w:sz="0" w:space="0" w:color="auto" w:frame="1"/>
        </w:rPr>
        <w:t xml:space="preserve">Note: CV=RRMSE (Relative Root Mean Squared Error) because </w:t>
      </w:r>
      <w:proofErr w:type="spellStart"/>
      <w:r w:rsidRPr="00646B3E">
        <w:rPr>
          <w:rFonts w:eastAsia="Times New Roman"/>
          <w:bdr w:val="none" w:sz="0" w:space="0" w:color="auto" w:frame="1"/>
        </w:rPr>
        <w:t>takenone</w:t>
      </w:r>
      <w:proofErr w:type="spellEnd"/>
      <w:r w:rsidRPr="00646B3E">
        <w:rPr>
          <w:rFonts w:eastAsia="Times New Roman"/>
          <w:bdr w:val="none" w:sz="0" w:space="0" w:color="auto" w:frame="1"/>
        </w:rPr>
        <w:t>=0.</w:t>
      </w:r>
    </w:p>
    <w:p w14:paraId="15D455D3" w14:textId="77777777" w:rsidR="0016390E" w:rsidRPr="00646B3E" w:rsidRDefault="0016390E" w:rsidP="009C52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rPr>
          <w:rFonts w:ascii="Lucida Console" w:hAnsi="Lucida Console" w:cs="Courier New"/>
          <w:color w:val="000000"/>
          <w:sz w:val="20"/>
          <w:szCs w:val="20"/>
        </w:rPr>
      </w:pPr>
    </w:p>
    <w:p w14:paraId="39A2A718" w14:textId="5C212041" w:rsidR="00B21F36" w:rsidRDefault="00B21F36"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lang w:bidi="ar-SA"/>
        </w:rPr>
      </w:pPr>
    </w:p>
    <w:p w14:paraId="0C782ACC" w14:textId="77777777" w:rsidR="00B21F36" w:rsidRPr="001B54F2" w:rsidRDefault="00B21F36" w:rsidP="001B54F2">
      <w:pPr>
        <w:pStyle w:val="Code"/>
        <w:rPr>
          <w:rStyle w:val="gnkrckgcgsb"/>
        </w:rPr>
      </w:pPr>
      <w:r w:rsidRPr="001B54F2">
        <w:rPr>
          <w:rStyle w:val="gnkrckgcgsb"/>
        </w:rPr>
        <w:t>Given arguments:</w:t>
      </w:r>
    </w:p>
    <w:p w14:paraId="790E984A" w14:textId="77777777" w:rsidR="00B21F36" w:rsidRPr="001B54F2" w:rsidRDefault="00B21F36" w:rsidP="001B54F2">
      <w:pPr>
        <w:pStyle w:val="Code"/>
        <w:rPr>
          <w:rStyle w:val="gnkrckgcgsb"/>
        </w:rPr>
      </w:pPr>
      <w:r w:rsidRPr="001B54F2">
        <w:rPr>
          <w:rStyle w:val="gnkrckgcgsb"/>
        </w:rPr>
        <w:t>x = X2</w:t>
      </w:r>
    </w:p>
    <w:p w14:paraId="3FF55A53" w14:textId="77777777" w:rsidR="00B21F36" w:rsidRPr="001B54F2" w:rsidRDefault="00B21F36" w:rsidP="001B54F2">
      <w:pPr>
        <w:pStyle w:val="Code"/>
        <w:rPr>
          <w:rStyle w:val="gnkrckgcgsb"/>
        </w:rPr>
      </w:pPr>
      <w:r w:rsidRPr="001B54F2">
        <w:rPr>
          <w:rStyle w:val="gnkrckgcgsb"/>
        </w:rPr>
        <w:t xml:space="preserve">CV = 0.03, Ls = 3, </w:t>
      </w:r>
      <w:proofErr w:type="spellStart"/>
      <w:r w:rsidRPr="001B54F2">
        <w:rPr>
          <w:rStyle w:val="gnkrckgcgsb"/>
        </w:rPr>
        <w:t>takenone</w:t>
      </w:r>
      <w:proofErr w:type="spellEnd"/>
      <w:r w:rsidRPr="001B54F2">
        <w:rPr>
          <w:rStyle w:val="gnkrckgcgsb"/>
        </w:rPr>
        <w:t xml:space="preserve"> = 0, </w:t>
      </w:r>
      <w:proofErr w:type="spellStart"/>
      <w:r w:rsidRPr="001B54F2">
        <w:rPr>
          <w:rStyle w:val="gnkrckgcgsb"/>
        </w:rPr>
        <w:t>takeall</w:t>
      </w:r>
      <w:proofErr w:type="spellEnd"/>
      <w:r w:rsidRPr="001B54F2">
        <w:rPr>
          <w:rStyle w:val="gnkrckgcgsb"/>
        </w:rPr>
        <w:t xml:space="preserve"> = 0</w:t>
      </w:r>
    </w:p>
    <w:p w14:paraId="4296FD57" w14:textId="1596FE42" w:rsidR="00B21F36" w:rsidRPr="001B54F2" w:rsidRDefault="00B21F36" w:rsidP="001B54F2">
      <w:pPr>
        <w:pStyle w:val="Code"/>
        <w:rPr>
          <w:rStyle w:val="gnkrckgcgsb"/>
        </w:rPr>
      </w:pPr>
      <w:r w:rsidRPr="001B54F2">
        <w:rPr>
          <w:rStyle w:val="gnkrckgcgsb"/>
        </w:rPr>
        <w:t>allocation: q1 = 0.5, q2 = 0, q3 = 0.5</w:t>
      </w:r>
    </w:p>
    <w:p w14:paraId="3581CE9E" w14:textId="4A65C71D" w:rsidR="00B21F36" w:rsidRPr="001B54F2" w:rsidRDefault="00B21F36" w:rsidP="001B54F2">
      <w:pPr>
        <w:pStyle w:val="Code"/>
        <w:rPr>
          <w:rStyle w:val="gnkrckgcgsb"/>
        </w:rPr>
      </w:pPr>
      <w:r w:rsidRPr="001B54F2">
        <w:rPr>
          <w:rStyle w:val="gnkrckgcgsb"/>
        </w:rPr>
        <w:t>model = none</w:t>
      </w:r>
    </w:p>
    <w:p w14:paraId="4FE05F56" w14:textId="69770257" w:rsidR="00B21F36" w:rsidRPr="001B54F2" w:rsidRDefault="00B21F36" w:rsidP="001B54F2">
      <w:pPr>
        <w:pStyle w:val="Code"/>
        <w:rPr>
          <w:rStyle w:val="gnkrckgcgsb"/>
        </w:rPr>
      </w:pPr>
      <w:proofErr w:type="spellStart"/>
      <w:r w:rsidRPr="001B54F2">
        <w:rPr>
          <w:rStyle w:val="gnkrckgcgsb"/>
        </w:rPr>
        <w:t>algo</w:t>
      </w:r>
      <w:proofErr w:type="spellEnd"/>
      <w:r w:rsidRPr="001B54F2">
        <w:rPr>
          <w:rStyle w:val="gnkrckgcgsb"/>
        </w:rPr>
        <w:t xml:space="preserve"> = Kozak: </w:t>
      </w:r>
      <w:proofErr w:type="spellStart"/>
      <w:r w:rsidRPr="001B54F2">
        <w:rPr>
          <w:rStyle w:val="gnkrckgcgsb"/>
        </w:rPr>
        <w:t>minsol</w:t>
      </w:r>
      <w:proofErr w:type="spellEnd"/>
      <w:r w:rsidRPr="001B54F2">
        <w:rPr>
          <w:rStyle w:val="gnkrckgcgsb"/>
        </w:rPr>
        <w:t xml:space="preserve"> = 1000, </w:t>
      </w:r>
      <w:proofErr w:type="spellStart"/>
      <w:r w:rsidRPr="001B54F2">
        <w:rPr>
          <w:rStyle w:val="gnkrckgcgsb"/>
        </w:rPr>
        <w:t>idopti</w:t>
      </w:r>
      <w:proofErr w:type="spellEnd"/>
      <w:r w:rsidRPr="001B54F2">
        <w:rPr>
          <w:rStyle w:val="gnkrckgcgsb"/>
        </w:rPr>
        <w:t xml:space="preserve"> = </w:t>
      </w:r>
      <w:proofErr w:type="spellStart"/>
      <w:proofErr w:type="gramStart"/>
      <w:r w:rsidRPr="001B54F2">
        <w:rPr>
          <w:rStyle w:val="gnkrckgcgsb"/>
        </w:rPr>
        <w:t>nh</w:t>
      </w:r>
      <w:proofErr w:type="spellEnd"/>
      <w:r w:rsidRPr="001B54F2">
        <w:rPr>
          <w:rStyle w:val="gnkrckgcgsb"/>
        </w:rPr>
        <w:t xml:space="preserve"> ,</w:t>
      </w:r>
      <w:proofErr w:type="gramEnd"/>
      <w:r w:rsidRPr="001B54F2">
        <w:rPr>
          <w:rStyle w:val="gnkrckgcgsb"/>
        </w:rPr>
        <w:t xml:space="preserve"> </w:t>
      </w:r>
      <w:proofErr w:type="spellStart"/>
      <w:r w:rsidRPr="001B54F2">
        <w:rPr>
          <w:rStyle w:val="gnkrckgcgsb"/>
        </w:rPr>
        <w:t>minNh</w:t>
      </w:r>
      <w:proofErr w:type="spellEnd"/>
      <w:r w:rsidRPr="001B54F2">
        <w:rPr>
          <w:rStyle w:val="gnkrckgcgsb"/>
        </w:rPr>
        <w:t xml:space="preserve"> = 2, </w:t>
      </w:r>
      <w:proofErr w:type="spellStart"/>
      <w:r w:rsidRPr="001B54F2">
        <w:rPr>
          <w:rStyle w:val="gnkrckgcgsb"/>
        </w:rPr>
        <w:t>maxiter</w:t>
      </w:r>
      <w:proofErr w:type="spellEnd"/>
      <w:r w:rsidRPr="001B54F2">
        <w:rPr>
          <w:rStyle w:val="gnkrckgcgsb"/>
        </w:rPr>
        <w:t xml:space="preserve"> = 10000, </w:t>
      </w:r>
    </w:p>
    <w:p w14:paraId="6DB63B35" w14:textId="64FF2046" w:rsidR="00B21F36" w:rsidRPr="001B54F2" w:rsidRDefault="00B21F36" w:rsidP="001B54F2">
      <w:pPr>
        <w:pStyle w:val="Code"/>
        <w:rPr>
          <w:rStyle w:val="gnkrckgcgsb"/>
        </w:rPr>
      </w:pPr>
      <w:r w:rsidRPr="001B54F2">
        <w:rPr>
          <w:rStyle w:val="gnkrckgcgsb"/>
        </w:rPr>
        <w:t xml:space="preserve">              </w:t>
      </w:r>
      <w:proofErr w:type="spellStart"/>
      <w:r w:rsidRPr="001B54F2">
        <w:rPr>
          <w:rStyle w:val="gnkrckgcgsb"/>
        </w:rPr>
        <w:t>Maxstep</w:t>
      </w:r>
      <w:proofErr w:type="spellEnd"/>
      <w:r w:rsidRPr="001B54F2">
        <w:rPr>
          <w:rStyle w:val="gnkrckgcgsb"/>
        </w:rPr>
        <w:t xml:space="preserve"> = 20, </w:t>
      </w:r>
      <w:proofErr w:type="spellStart"/>
      <w:r w:rsidRPr="001B54F2">
        <w:rPr>
          <w:rStyle w:val="gnkrckgcgsb"/>
        </w:rPr>
        <w:t>maxstill</w:t>
      </w:r>
      <w:proofErr w:type="spellEnd"/>
      <w:r w:rsidRPr="001B54F2">
        <w:rPr>
          <w:rStyle w:val="gnkrckgcgsb"/>
        </w:rPr>
        <w:t xml:space="preserve"> = 200, rep = 5, </w:t>
      </w:r>
      <w:proofErr w:type="spellStart"/>
      <w:r w:rsidRPr="001B54F2">
        <w:rPr>
          <w:rStyle w:val="gnkrckgcgsb"/>
        </w:rPr>
        <w:t>trymany</w:t>
      </w:r>
      <w:proofErr w:type="spellEnd"/>
      <w:r w:rsidRPr="001B54F2">
        <w:rPr>
          <w:rStyle w:val="gnkrckgcgsb"/>
        </w:rPr>
        <w:t xml:space="preserve"> = TRUE</w:t>
      </w:r>
    </w:p>
    <w:p w14:paraId="030A5FB6" w14:textId="77777777" w:rsidR="00B21F36" w:rsidRPr="001B54F2" w:rsidRDefault="00B21F36" w:rsidP="001B54F2">
      <w:pPr>
        <w:pStyle w:val="Code"/>
        <w:rPr>
          <w:rStyle w:val="gnkrckgcgsb"/>
        </w:rPr>
      </w:pPr>
    </w:p>
    <w:p w14:paraId="40067B8B" w14:textId="77777777" w:rsidR="00B21F36" w:rsidRPr="001B54F2" w:rsidRDefault="00B21F36" w:rsidP="001B54F2">
      <w:pPr>
        <w:pStyle w:val="Code"/>
        <w:rPr>
          <w:rStyle w:val="gnkrckgcgsb"/>
        </w:rPr>
      </w:pPr>
      <w:r w:rsidRPr="001B54F2">
        <w:rPr>
          <w:rStyle w:val="gnkrckgcgsb"/>
        </w:rPr>
        <w:t>Strata information:</w:t>
      </w:r>
    </w:p>
    <w:p w14:paraId="53BE66B4" w14:textId="77777777" w:rsidR="00B21F36" w:rsidRPr="001B54F2" w:rsidRDefault="00B21F36" w:rsidP="001B54F2">
      <w:pPr>
        <w:pStyle w:val="Code"/>
        <w:rPr>
          <w:rStyle w:val="gnkrckgcgsb"/>
        </w:rPr>
      </w:pPr>
      <w:r w:rsidRPr="001B54F2">
        <w:rPr>
          <w:rStyle w:val="gnkrckgcgsb"/>
        </w:rPr>
        <w:t xml:space="preserve">          |      type rh |       </w:t>
      </w:r>
      <w:proofErr w:type="spellStart"/>
      <w:r w:rsidRPr="001B54F2">
        <w:rPr>
          <w:rStyle w:val="gnkrckgcgsb"/>
        </w:rPr>
        <w:t>bh</w:t>
      </w:r>
      <w:proofErr w:type="spellEnd"/>
      <w:r w:rsidRPr="001B54F2">
        <w:rPr>
          <w:rStyle w:val="gnkrckgcgsb"/>
        </w:rPr>
        <w:t xml:space="preserve">    E(</w:t>
      </w:r>
      <w:proofErr w:type="gramStart"/>
      <w:r w:rsidRPr="001B54F2">
        <w:rPr>
          <w:rStyle w:val="gnkrckgcgsb"/>
        </w:rPr>
        <w:t xml:space="preserve">Y)   </w:t>
      </w:r>
      <w:proofErr w:type="gramEnd"/>
      <w:r w:rsidRPr="001B54F2">
        <w:rPr>
          <w:rStyle w:val="gnkrckgcgsb"/>
        </w:rPr>
        <w:t xml:space="preserve">   Var(Y)  Nh </w:t>
      </w:r>
      <w:proofErr w:type="spellStart"/>
      <w:r w:rsidRPr="001B54F2">
        <w:rPr>
          <w:rStyle w:val="gnkrckgcgsb"/>
        </w:rPr>
        <w:t>nh</w:t>
      </w:r>
      <w:proofErr w:type="spellEnd"/>
      <w:r w:rsidRPr="001B54F2">
        <w:rPr>
          <w:rStyle w:val="gnkrckgcgsb"/>
        </w:rPr>
        <w:t xml:space="preserve">   </w:t>
      </w:r>
      <w:proofErr w:type="spellStart"/>
      <w:r w:rsidRPr="001B54F2">
        <w:rPr>
          <w:rStyle w:val="gnkrckgcgsb"/>
        </w:rPr>
        <w:t>fh</w:t>
      </w:r>
      <w:proofErr w:type="spellEnd"/>
    </w:p>
    <w:p w14:paraId="4A76E4C0" w14:textId="000D6BED" w:rsidR="00B21F36" w:rsidRPr="001B54F2" w:rsidRDefault="00B21F36" w:rsidP="001B54F2">
      <w:pPr>
        <w:pStyle w:val="Code"/>
        <w:rPr>
          <w:rStyle w:val="gnkrckgcgsb"/>
        </w:rPr>
      </w:pPr>
      <w:r w:rsidRPr="001B54F2">
        <w:rPr>
          <w:rStyle w:val="gnkrckgcgsb"/>
        </w:rPr>
        <w:t xml:space="preserve">stratum 1 | take-some </w:t>
      </w:r>
      <w:r w:rsidRPr="001B54F2">
        <w:rPr>
          <w:rStyle w:val="gnkrckgcgsb"/>
        </w:rPr>
        <w:tab/>
        <w:t xml:space="preserve">1 |   186.42   40.93     1657.48 </w:t>
      </w:r>
      <w:proofErr w:type="gramStart"/>
      <w:r w:rsidRPr="001B54F2">
        <w:rPr>
          <w:rStyle w:val="gnkrckgcgsb"/>
        </w:rPr>
        <w:t>119  6</w:t>
      </w:r>
      <w:proofErr w:type="gramEnd"/>
      <w:r w:rsidRPr="001B54F2">
        <w:rPr>
          <w:rStyle w:val="gnkrckgcgsb"/>
        </w:rPr>
        <w:t xml:space="preserve"> 0.05</w:t>
      </w:r>
    </w:p>
    <w:p w14:paraId="4E328007" w14:textId="69DAC10C" w:rsidR="00B21F36" w:rsidRPr="001B54F2" w:rsidRDefault="00B21F36" w:rsidP="001B54F2">
      <w:pPr>
        <w:pStyle w:val="Code"/>
        <w:rPr>
          <w:rStyle w:val="gnkrckgcgsb"/>
        </w:rPr>
      </w:pPr>
      <w:r w:rsidRPr="001B54F2">
        <w:rPr>
          <w:rStyle w:val="gnkrckgcgsb"/>
        </w:rPr>
        <w:t>stratum 2 | take-</w:t>
      </w:r>
      <w:proofErr w:type="gramStart"/>
      <w:r w:rsidRPr="001B54F2">
        <w:rPr>
          <w:rStyle w:val="gnkrckgcgsb"/>
        </w:rPr>
        <w:t>some  1</w:t>
      </w:r>
      <w:proofErr w:type="gramEnd"/>
      <w:r w:rsidRPr="001B54F2">
        <w:rPr>
          <w:rStyle w:val="gnkrckgcgsb"/>
        </w:rPr>
        <w:t xml:space="preserve"> |   847.38  460.33    32138.01  57 12 0.21</w:t>
      </w:r>
    </w:p>
    <w:p w14:paraId="02666410" w14:textId="070C3317" w:rsidR="00B21F36" w:rsidRPr="001B54F2" w:rsidRDefault="00B21F36" w:rsidP="001B54F2">
      <w:pPr>
        <w:pStyle w:val="Code"/>
        <w:rPr>
          <w:rStyle w:val="gnkrckgcgsb"/>
        </w:rPr>
      </w:pPr>
      <w:r w:rsidRPr="001B54F2">
        <w:rPr>
          <w:rStyle w:val="gnkrckgcgsb"/>
        </w:rPr>
        <w:t>stratum 3 | take-</w:t>
      </w:r>
      <w:proofErr w:type="gramStart"/>
      <w:r w:rsidRPr="001B54F2">
        <w:rPr>
          <w:rStyle w:val="gnkrckgcgsb"/>
        </w:rPr>
        <w:t xml:space="preserve">all  </w:t>
      </w:r>
      <w:r w:rsidRPr="001B54F2">
        <w:rPr>
          <w:rStyle w:val="gnkrckgcgsb"/>
        </w:rPr>
        <w:tab/>
      </w:r>
      <w:proofErr w:type="gramEnd"/>
      <w:r w:rsidRPr="001B54F2">
        <w:rPr>
          <w:rStyle w:val="gnkrckgcgsb"/>
        </w:rPr>
        <w:t>1 | 12168.70 3553.93 12825574.48  23 23 1.00</w:t>
      </w:r>
    </w:p>
    <w:p w14:paraId="2D197349" w14:textId="77777777" w:rsidR="00B21F36" w:rsidRPr="001B54F2" w:rsidRDefault="00B21F36" w:rsidP="001B54F2">
      <w:pPr>
        <w:pStyle w:val="Code"/>
        <w:rPr>
          <w:rStyle w:val="gnkrckgcgsb"/>
        </w:rPr>
      </w:pPr>
      <w:r w:rsidRPr="001B54F2">
        <w:rPr>
          <w:rStyle w:val="gnkrckgcgsb"/>
        </w:rPr>
        <w:t>Total                                                   199 41 0.21</w:t>
      </w:r>
    </w:p>
    <w:p w14:paraId="44687736" w14:textId="77777777" w:rsidR="00B21F36" w:rsidRPr="001B54F2" w:rsidRDefault="00B21F36" w:rsidP="001B54F2">
      <w:pPr>
        <w:pStyle w:val="Code"/>
        <w:rPr>
          <w:rStyle w:val="gnkrckgcgsb"/>
        </w:rPr>
      </w:pPr>
    </w:p>
    <w:p w14:paraId="76B22C3A" w14:textId="77777777" w:rsidR="00B21F36" w:rsidRPr="001B54F2" w:rsidRDefault="00B21F36" w:rsidP="001B54F2">
      <w:pPr>
        <w:pStyle w:val="Code"/>
        <w:rPr>
          <w:rStyle w:val="gnkrckgcgsb"/>
        </w:rPr>
      </w:pPr>
      <w:r w:rsidRPr="001B54F2">
        <w:rPr>
          <w:rStyle w:val="gnkrckgcgsb"/>
        </w:rPr>
        <w:t xml:space="preserve">Total sample size: 41 </w:t>
      </w:r>
    </w:p>
    <w:p w14:paraId="2C57B691" w14:textId="77777777" w:rsidR="00B21F36" w:rsidRPr="001B54F2" w:rsidRDefault="00B21F36" w:rsidP="001B54F2">
      <w:pPr>
        <w:pStyle w:val="Code"/>
        <w:rPr>
          <w:rStyle w:val="gnkrckgcgsb"/>
        </w:rPr>
      </w:pPr>
      <w:r w:rsidRPr="001B54F2">
        <w:rPr>
          <w:rStyle w:val="gnkrckgcgsb"/>
        </w:rPr>
        <w:t xml:space="preserve">Anticipated population mean: 567.0858 </w:t>
      </w:r>
    </w:p>
    <w:p w14:paraId="3C039824" w14:textId="77777777" w:rsidR="00B21F36" w:rsidRPr="001B54F2" w:rsidRDefault="00B21F36" w:rsidP="001B54F2">
      <w:pPr>
        <w:pStyle w:val="Code"/>
        <w:rPr>
          <w:rStyle w:val="gnkrckgcgsb"/>
        </w:rPr>
      </w:pPr>
      <w:r w:rsidRPr="001B54F2">
        <w:rPr>
          <w:rStyle w:val="gnkrckgcgsb"/>
        </w:rPr>
        <w:lastRenderedPageBreak/>
        <w:t xml:space="preserve">Anticipated CV: 0.02882883 </w:t>
      </w:r>
    </w:p>
    <w:p w14:paraId="70F07125" w14:textId="77777777" w:rsidR="00B21F36" w:rsidRPr="001B54F2" w:rsidRDefault="00B21F36" w:rsidP="001B54F2">
      <w:pPr>
        <w:pStyle w:val="Code"/>
      </w:pPr>
      <w:r w:rsidRPr="001B54F2">
        <w:rPr>
          <w:rStyle w:val="gnkrckgcgsb"/>
        </w:rPr>
        <w:t xml:space="preserve">Note: CV=RRMSE (Relative Root Mean Squared Error) because </w:t>
      </w:r>
      <w:proofErr w:type="spellStart"/>
      <w:r w:rsidRPr="001B54F2">
        <w:rPr>
          <w:rStyle w:val="gnkrckgcgsb"/>
        </w:rPr>
        <w:t>takenone</w:t>
      </w:r>
      <w:proofErr w:type="spellEnd"/>
      <w:r w:rsidRPr="001B54F2">
        <w:rPr>
          <w:rStyle w:val="gnkrckgcgsb"/>
        </w:rPr>
        <w:t>=0.</w:t>
      </w:r>
    </w:p>
    <w:p w14:paraId="7DDF501A" w14:textId="77777777" w:rsidR="00B21F36" w:rsidRPr="00DC4C61" w:rsidRDefault="00B21F36"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lang w:bidi="ar-SA"/>
        </w:rPr>
      </w:pPr>
    </w:p>
    <w:p w14:paraId="67C01696" w14:textId="59FCFE91" w:rsidR="00C61F79" w:rsidRDefault="00C61F79" w:rsidP="007E66E3">
      <w:pPr>
        <w:pStyle w:val="Heading1"/>
      </w:pPr>
      <w:bookmarkStart w:id="27" w:name="_Toc22109625"/>
      <w:r>
        <w:t>Appendix</w:t>
      </w:r>
      <w:bookmarkEnd w:id="27"/>
    </w:p>
    <w:p w14:paraId="4F2F5E05" w14:textId="00AE142B" w:rsidR="00C61F79" w:rsidRDefault="00C308CA" w:rsidP="00C308CA">
      <w:r>
        <w:t xml:space="preserve">The complete R script for </w:t>
      </w:r>
      <w:r w:rsidR="00B413D1">
        <w:t>each of the methods are</w:t>
      </w:r>
      <w:r>
        <w:t xml:space="preserve"> presented </w:t>
      </w:r>
      <w:r w:rsidR="00B413D1">
        <w:t>in this section</w:t>
      </w:r>
      <w:r>
        <w:t xml:space="preserve">. The latest code is also available in </w:t>
      </w:r>
      <w:r w:rsidRPr="00464704">
        <w:t>“</w:t>
      </w:r>
      <w:proofErr w:type="spellStart"/>
      <w:r>
        <w:t>R_Scripts</w:t>
      </w:r>
      <w:proofErr w:type="spellEnd"/>
      <w:r w:rsidRPr="00464704">
        <w:t xml:space="preserve">” folder on the GitHub repository </w:t>
      </w:r>
      <w:r w:rsidRPr="00464704">
        <w:fldChar w:fldCharType="begin"/>
      </w:r>
      <w:r w:rsidR="00243D2A">
        <w:instrText xml:space="preserve"> ADDIN ZOTERO_ITEM CSL_CITATION {"citationID":"ZjhDFy7o","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34DC0986" w14:textId="3BD9298D" w:rsidR="00B413D1" w:rsidRDefault="00B413D1" w:rsidP="007E66E3">
      <w:pPr>
        <w:pStyle w:val="Heading2"/>
      </w:pPr>
      <w:bookmarkStart w:id="28" w:name="_Ref16422707"/>
      <w:bookmarkStart w:id="29" w:name="_Ref16422745"/>
      <w:bookmarkStart w:id="30" w:name="_Toc22109626"/>
      <w:r>
        <w:t>Method 1</w:t>
      </w:r>
      <w:r w:rsidR="00D01F2E">
        <w:t xml:space="preserve"> Scripts</w:t>
      </w:r>
      <w:bookmarkEnd w:id="28"/>
      <w:bookmarkEnd w:id="29"/>
      <w:bookmarkEnd w:id="30"/>
    </w:p>
    <w:p w14:paraId="6736C460" w14:textId="77777777" w:rsidR="00C308CA" w:rsidRDefault="00C308CA" w:rsidP="00C308CA">
      <w:pPr>
        <w:pStyle w:val="Code"/>
      </w:pPr>
      <w:proofErr w:type="gramStart"/>
      <w:r>
        <w:t>library(</w:t>
      </w:r>
      <w:proofErr w:type="spellStart"/>
      <w:proofErr w:type="gramEnd"/>
      <w:r>
        <w:t>SamplingStrata</w:t>
      </w:r>
      <w:proofErr w:type="spellEnd"/>
      <w:r>
        <w:t>)</w:t>
      </w:r>
    </w:p>
    <w:p w14:paraId="3B18798E" w14:textId="77777777" w:rsidR="00C308CA" w:rsidRDefault="00C308CA" w:rsidP="00C308CA">
      <w:pPr>
        <w:pStyle w:val="Code"/>
      </w:pPr>
    </w:p>
    <w:p w14:paraId="34FC1EE5" w14:textId="77777777" w:rsidR="00C308CA" w:rsidRDefault="00C308CA" w:rsidP="00C308CA">
      <w:pPr>
        <w:pStyle w:val="Code"/>
      </w:pPr>
      <w:r>
        <w:t># Read the input frame data from 100K_Frame.csv file</w:t>
      </w:r>
    </w:p>
    <w:p w14:paraId="4739F6A8" w14:textId="77777777" w:rsidR="00C308CA" w:rsidRDefault="00C308CA" w:rsidP="00C308CA">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14:paraId="15B85F1B" w14:textId="77777777" w:rsidR="00C308CA" w:rsidRDefault="00C308CA" w:rsidP="00C308CA">
      <w:pPr>
        <w:pStyle w:val="Code"/>
      </w:pPr>
    </w:p>
    <w:p w14:paraId="5D253AA4" w14:textId="77777777" w:rsidR="00C308CA" w:rsidRDefault="00C308CA" w:rsidP="00C308CA">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78478961" w14:textId="77777777" w:rsidR="00C308CA" w:rsidRDefault="00C308CA" w:rsidP="00C308CA">
      <w:pPr>
        <w:pStyle w:val="Code"/>
      </w:pPr>
      <w:r>
        <w:t># as auxiliary variables and value as target variable</w:t>
      </w:r>
    </w:p>
    <w:p w14:paraId="6B6E4C57" w14:textId="77777777" w:rsidR="00C308CA" w:rsidRDefault="00C308CA" w:rsidP="00C308CA">
      <w:pPr>
        <w:pStyle w:val="Code"/>
      </w:pPr>
      <w:proofErr w:type="spellStart"/>
      <w:r>
        <w:t>CFSFrame</w:t>
      </w:r>
      <w:proofErr w:type="spellEnd"/>
      <w:r>
        <w:t xml:space="preserve"> &lt;- </w:t>
      </w:r>
      <w:proofErr w:type="spellStart"/>
      <w:proofErr w:type="gramStart"/>
      <w:r>
        <w:t>buildFrameDF</w:t>
      </w:r>
      <w:proofErr w:type="spellEnd"/>
      <w:r>
        <w:t>(</w:t>
      </w:r>
      <w:proofErr w:type="gramEnd"/>
      <w:r>
        <w:t xml:space="preserve">df = </w:t>
      </w:r>
      <w:proofErr w:type="spellStart"/>
      <w:r>
        <w:t>CFSFrameData</w:t>
      </w:r>
      <w:proofErr w:type="spellEnd"/>
      <w:r>
        <w:t>,</w:t>
      </w:r>
    </w:p>
    <w:p w14:paraId="01739A6C" w14:textId="77777777" w:rsidR="00C308CA" w:rsidRDefault="00C308CA" w:rsidP="00C308CA">
      <w:pPr>
        <w:pStyle w:val="Code"/>
      </w:pPr>
      <w:r>
        <w:t xml:space="preserve">                         id = "</w:t>
      </w:r>
      <w:proofErr w:type="spellStart"/>
      <w:r>
        <w:t>estno</w:t>
      </w:r>
      <w:proofErr w:type="spellEnd"/>
      <w:r>
        <w:t>",</w:t>
      </w:r>
    </w:p>
    <w:p w14:paraId="4AF7DB9A" w14:textId="77777777" w:rsidR="00C308CA" w:rsidRDefault="00C308CA" w:rsidP="00C308CA">
      <w:pPr>
        <w:pStyle w:val="Code"/>
      </w:pPr>
      <w:r>
        <w:t xml:space="preserve">                         X = c("state","county","</w:t>
      </w:r>
      <w:proofErr w:type="spellStart"/>
      <w:r>
        <w:t>naics</w:t>
      </w:r>
      <w:proofErr w:type="spellEnd"/>
      <w:r>
        <w:t>"),</w:t>
      </w:r>
    </w:p>
    <w:p w14:paraId="21B08FE5" w14:textId="77777777" w:rsidR="00C308CA" w:rsidRDefault="00C308CA" w:rsidP="00C308CA">
      <w:pPr>
        <w:pStyle w:val="Code"/>
      </w:pPr>
      <w:r>
        <w:t xml:space="preserve">                         Y = c("value"),</w:t>
      </w:r>
    </w:p>
    <w:p w14:paraId="0D8D072E" w14:textId="77777777" w:rsidR="00C308CA" w:rsidRDefault="00C308CA" w:rsidP="00C308CA">
      <w:pPr>
        <w:pStyle w:val="Code"/>
      </w:pPr>
      <w:r>
        <w:t xml:space="preserve">                         </w:t>
      </w:r>
      <w:proofErr w:type="spellStart"/>
      <w:r>
        <w:t>domainvalue</w:t>
      </w:r>
      <w:proofErr w:type="spellEnd"/>
      <w:r>
        <w:t xml:space="preserve"> = "naics")</w:t>
      </w:r>
    </w:p>
    <w:p w14:paraId="76593205" w14:textId="77777777" w:rsidR="00C308CA" w:rsidRDefault="00C308CA" w:rsidP="00C308CA">
      <w:pPr>
        <w:pStyle w:val="Code"/>
      </w:pPr>
    </w:p>
    <w:p w14:paraId="56E0E080" w14:textId="77777777" w:rsidR="00C308CA" w:rsidRDefault="00C308CA" w:rsidP="00C308CA">
      <w:pPr>
        <w:pStyle w:val="Code"/>
      </w:pPr>
      <w:r>
        <w:t># Converting value to 15 categories and using it as the fourth auxiliary variable in the frame</w:t>
      </w:r>
    </w:p>
    <w:p w14:paraId="0C1183EB" w14:textId="77777777" w:rsidR="00C308CA" w:rsidRDefault="00C308CA" w:rsidP="00C308CA">
      <w:pPr>
        <w:pStyle w:val="Code"/>
      </w:pPr>
      <w:r>
        <w:t xml:space="preserve">CFSFrame$X4 &lt;- </w:t>
      </w:r>
      <w:proofErr w:type="spellStart"/>
      <w:proofErr w:type="gramStart"/>
      <w:r>
        <w:t>var.bin</w:t>
      </w:r>
      <w:proofErr w:type="spellEnd"/>
      <w:r>
        <w:t>(</w:t>
      </w:r>
      <w:proofErr w:type="spellStart"/>
      <w:proofErr w:type="gramEnd"/>
      <w:r>
        <w:t>CFSFrameData$value</w:t>
      </w:r>
      <w:proofErr w:type="spellEnd"/>
      <w:r>
        <w:t>, bins=15)</w:t>
      </w:r>
    </w:p>
    <w:p w14:paraId="16FE73B0" w14:textId="77777777" w:rsidR="00C308CA" w:rsidRDefault="00C308CA" w:rsidP="00C308CA">
      <w:pPr>
        <w:pStyle w:val="Code"/>
      </w:pPr>
    </w:p>
    <w:p w14:paraId="3AA8EBF2" w14:textId="77777777" w:rsidR="00C308CA" w:rsidRDefault="00C308CA" w:rsidP="00C308CA">
      <w:pPr>
        <w:pStyle w:val="Code"/>
      </w:pPr>
      <w:r>
        <w:t xml:space="preserve"># Building the atomic </w:t>
      </w:r>
      <w:proofErr w:type="spellStart"/>
      <w:r>
        <w:t>strat</w:t>
      </w:r>
      <w:proofErr w:type="spellEnd"/>
      <w:r>
        <w:t xml:space="preserve"> based on the frame</w:t>
      </w:r>
    </w:p>
    <w:p w14:paraId="7D7087EA" w14:textId="77777777" w:rsidR="00C308CA" w:rsidRDefault="00C308CA" w:rsidP="00C308CA">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14:paraId="611B1684" w14:textId="77777777" w:rsidR="00C308CA" w:rsidRDefault="00C308CA" w:rsidP="00C308CA">
      <w:pPr>
        <w:pStyle w:val="Code"/>
      </w:pPr>
    </w:p>
    <w:p w14:paraId="673B9F31" w14:textId="77777777" w:rsidR="00C308CA" w:rsidRDefault="00C308CA" w:rsidP="00C308CA">
      <w:pPr>
        <w:pStyle w:val="Code"/>
      </w:pPr>
      <w:r>
        <w:t># Uncomment and run the following line to view the atomic strata</w:t>
      </w:r>
    </w:p>
    <w:p w14:paraId="75570173" w14:textId="77777777" w:rsidR="00C308CA" w:rsidRDefault="00C308CA" w:rsidP="00C308CA">
      <w:pPr>
        <w:pStyle w:val="Code"/>
      </w:pPr>
      <w:r>
        <w:t>#</w:t>
      </w:r>
      <w:proofErr w:type="gramStart"/>
      <w:r>
        <w:t>str(</w:t>
      </w:r>
      <w:proofErr w:type="spellStart"/>
      <w:proofErr w:type="gramEnd"/>
      <w:r>
        <w:t>AtomicStrata</w:t>
      </w:r>
      <w:proofErr w:type="spellEnd"/>
      <w:r>
        <w:t>)</w:t>
      </w:r>
    </w:p>
    <w:p w14:paraId="25DF9323" w14:textId="77777777" w:rsidR="00C308CA" w:rsidRDefault="00C308CA" w:rsidP="00C308CA">
      <w:pPr>
        <w:pStyle w:val="Code"/>
      </w:pPr>
    </w:p>
    <w:p w14:paraId="0D1C7105" w14:textId="77777777" w:rsidR="00C308CA" w:rsidRDefault="00C308CA" w:rsidP="00C308CA">
      <w:pPr>
        <w:pStyle w:val="Code"/>
      </w:pPr>
      <w:r>
        <w:t># Read the CV constraints from CV.csv file</w:t>
      </w:r>
    </w:p>
    <w:p w14:paraId="1728955A" w14:textId="77777777" w:rsidR="00C308CA" w:rsidRDefault="00C308CA" w:rsidP="00C308CA">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14:paraId="0AF64A95" w14:textId="77777777" w:rsidR="00C308CA" w:rsidRDefault="00C308CA" w:rsidP="00C308CA">
      <w:pPr>
        <w:pStyle w:val="Code"/>
      </w:pPr>
    </w:p>
    <w:p w14:paraId="2597E20A" w14:textId="77777777" w:rsidR="00C308CA" w:rsidRDefault="00C308CA" w:rsidP="00C308CA">
      <w:pPr>
        <w:pStyle w:val="Code"/>
      </w:pPr>
      <w:r>
        <w:t># Check the input data for errors</w:t>
      </w:r>
    </w:p>
    <w:p w14:paraId="4EC75E0B" w14:textId="77777777" w:rsidR="00C308CA" w:rsidRDefault="00C308CA" w:rsidP="00C308CA">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516F9F9E" w14:textId="77777777" w:rsidR="00C308CA" w:rsidRDefault="00C308CA" w:rsidP="00C308CA">
      <w:pPr>
        <w:pStyle w:val="Code"/>
      </w:pPr>
      <w:r>
        <w:t xml:space="preserve">           strata = </w:t>
      </w:r>
      <w:proofErr w:type="spellStart"/>
      <w:r>
        <w:t>AtomicStrata</w:t>
      </w:r>
      <w:proofErr w:type="spellEnd"/>
      <w:r>
        <w:t xml:space="preserve">,                               </w:t>
      </w:r>
    </w:p>
    <w:p w14:paraId="424B3F26" w14:textId="77777777" w:rsidR="00C308CA" w:rsidRDefault="00C308CA" w:rsidP="00C308CA">
      <w:pPr>
        <w:pStyle w:val="Code"/>
      </w:pPr>
      <w:r>
        <w:t xml:space="preserve">           </w:t>
      </w:r>
      <w:proofErr w:type="spellStart"/>
      <w:r>
        <w:t>sampframe</w:t>
      </w:r>
      <w:proofErr w:type="spellEnd"/>
      <w:r>
        <w:t xml:space="preserve"> = </w:t>
      </w:r>
      <w:proofErr w:type="spellStart"/>
      <w:r>
        <w:t>CFSFrame</w:t>
      </w:r>
      <w:proofErr w:type="spellEnd"/>
      <w:r>
        <w:t>)</w:t>
      </w:r>
    </w:p>
    <w:p w14:paraId="5BC26AF9" w14:textId="77777777" w:rsidR="00C308CA" w:rsidRDefault="00C308CA" w:rsidP="00C308CA">
      <w:pPr>
        <w:pStyle w:val="Code"/>
      </w:pPr>
    </w:p>
    <w:p w14:paraId="4C8EA7F3" w14:textId="77777777" w:rsidR="00C308CA" w:rsidRDefault="00C308CA" w:rsidP="00C308CA">
      <w:pPr>
        <w:pStyle w:val="Code"/>
      </w:pPr>
      <w:r>
        <w:lastRenderedPageBreak/>
        <w:t># Optimization of stratification</w:t>
      </w:r>
    </w:p>
    <w:p w14:paraId="17CDF8C9" w14:textId="77777777" w:rsidR="00C308CA" w:rsidRDefault="00C308CA" w:rsidP="00C308CA">
      <w:pPr>
        <w:pStyle w:val="Code"/>
      </w:pPr>
      <w:r>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14:paraId="53CDF2E3" w14:textId="77777777" w:rsidR="00C308CA" w:rsidRDefault="00C308CA" w:rsidP="00C308CA">
      <w:pPr>
        <w:pStyle w:val="Code"/>
      </w:pPr>
      <w:r>
        <w:t xml:space="preserve">                           strata = </w:t>
      </w:r>
      <w:proofErr w:type="spellStart"/>
      <w:r>
        <w:t>AtomicStrata</w:t>
      </w:r>
      <w:proofErr w:type="spellEnd"/>
      <w:r>
        <w:t>,</w:t>
      </w:r>
    </w:p>
    <w:p w14:paraId="1EEBCD54" w14:textId="77777777" w:rsidR="00C308CA" w:rsidRDefault="00C308CA" w:rsidP="00C308CA">
      <w:pPr>
        <w:pStyle w:val="Code"/>
      </w:pPr>
      <w:r>
        <w:t xml:space="preserve">                           parallel = TRUE,</w:t>
      </w:r>
    </w:p>
    <w:p w14:paraId="5730C158" w14:textId="77777777" w:rsidR="00C308CA" w:rsidRDefault="00C308CA" w:rsidP="00C308CA">
      <w:pPr>
        <w:pStyle w:val="Code"/>
      </w:pPr>
      <w:r>
        <w:t xml:space="preserve">                           </w:t>
      </w:r>
      <w:proofErr w:type="spellStart"/>
      <w:r>
        <w:t>iter</w:t>
      </w:r>
      <w:proofErr w:type="spellEnd"/>
      <w:r>
        <w:t xml:space="preserve"> = 100,</w:t>
      </w:r>
    </w:p>
    <w:p w14:paraId="04761ECB" w14:textId="77777777" w:rsidR="00C308CA" w:rsidRDefault="00C308CA" w:rsidP="00C308CA">
      <w:pPr>
        <w:pStyle w:val="Code"/>
      </w:pPr>
      <w:r>
        <w:t xml:space="preserve">                           </w:t>
      </w:r>
      <w:proofErr w:type="spellStart"/>
      <w:r>
        <w:t>writeFiles</w:t>
      </w:r>
      <w:proofErr w:type="spellEnd"/>
      <w:r>
        <w:t xml:space="preserve"> = FALSE,</w:t>
      </w:r>
    </w:p>
    <w:p w14:paraId="428812B6" w14:textId="77777777" w:rsidR="00C308CA" w:rsidRDefault="00C308CA" w:rsidP="00C308CA">
      <w:pPr>
        <w:pStyle w:val="Code"/>
      </w:pPr>
      <w:r>
        <w:t xml:space="preserve">                           </w:t>
      </w:r>
      <w:proofErr w:type="spellStart"/>
      <w:r>
        <w:t>showPlot</w:t>
      </w:r>
      <w:proofErr w:type="spellEnd"/>
      <w:r>
        <w:t xml:space="preserve"> = FALSE)</w:t>
      </w:r>
    </w:p>
    <w:p w14:paraId="79429619" w14:textId="77777777" w:rsidR="00C308CA" w:rsidRDefault="00C308CA" w:rsidP="00C308CA">
      <w:pPr>
        <w:pStyle w:val="Code"/>
      </w:pPr>
    </w:p>
    <w:p w14:paraId="0A852FF3" w14:textId="77777777" w:rsidR="00C308CA" w:rsidRDefault="00C308CA" w:rsidP="00C308CA">
      <w:pPr>
        <w:pStyle w:val="Code"/>
      </w:pPr>
      <w:r>
        <w:t># Writing the stratification and allocation results to csv files</w:t>
      </w:r>
    </w:p>
    <w:p w14:paraId="328D424A" w14:textId="77777777" w:rsidR="00C308CA" w:rsidRDefault="00C308CA" w:rsidP="00C308CA">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14:paraId="7034CF85" w14:textId="77777777" w:rsidR="00C308CA" w:rsidRDefault="00C308CA" w:rsidP="00C308CA">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14:paraId="64F1FC37" w14:textId="77777777" w:rsidR="00B413D1" w:rsidRDefault="00B413D1" w:rsidP="007E66E3">
      <w:pPr>
        <w:pStyle w:val="Heading1"/>
        <w:numPr>
          <w:ilvl w:val="0"/>
          <w:numId w:val="0"/>
        </w:numPr>
        <w:ind w:left="460"/>
      </w:pPr>
    </w:p>
    <w:p w14:paraId="2EAB4D07" w14:textId="47908ECE" w:rsidR="00B413D1" w:rsidRDefault="00B413D1" w:rsidP="007E66E3">
      <w:pPr>
        <w:pStyle w:val="Heading1"/>
      </w:pPr>
      <w:bookmarkStart w:id="31" w:name="_Toc22109627"/>
      <w:r>
        <w:t>Method 2</w:t>
      </w:r>
      <w:r w:rsidR="00D01F2E">
        <w:t xml:space="preserve"> Scripts</w:t>
      </w:r>
      <w:bookmarkEnd w:id="31"/>
    </w:p>
    <w:p w14:paraId="474F9277" w14:textId="71B224FB" w:rsidR="008B75AA" w:rsidRDefault="008B75AA">
      <w:pPr>
        <w:pStyle w:val="Code"/>
      </w:pPr>
      <w:r>
        <w:t xml:space="preserve"># </w:t>
      </w:r>
      <w:r w:rsidR="0084251F">
        <w:t xml:space="preserve"> GA method</w:t>
      </w:r>
    </w:p>
    <w:p w14:paraId="076FED00" w14:textId="77777777" w:rsidR="0084251F" w:rsidRDefault="0084251F" w:rsidP="0084251F">
      <w:pPr>
        <w:pStyle w:val="Code"/>
      </w:pPr>
      <w:proofErr w:type="gramStart"/>
      <w:r>
        <w:t>library(</w:t>
      </w:r>
      <w:proofErr w:type="spellStart"/>
      <w:proofErr w:type="gramEnd"/>
      <w:r>
        <w:t>SamplingStrata</w:t>
      </w:r>
      <w:proofErr w:type="spellEnd"/>
      <w:r>
        <w:t>)</w:t>
      </w:r>
    </w:p>
    <w:p w14:paraId="6BE3C4FB" w14:textId="77777777" w:rsidR="0084251F" w:rsidRDefault="0084251F" w:rsidP="0084251F">
      <w:pPr>
        <w:pStyle w:val="Code"/>
      </w:pPr>
    </w:p>
    <w:p w14:paraId="1C08C2ED" w14:textId="77777777" w:rsidR="0084251F" w:rsidRDefault="0084251F" w:rsidP="0084251F">
      <w:pPr>
        <w:pStyle w:val="Code"/>
      </w:pPr>
      <w:r>
        <w:t># Read the input frame data from 100K_Frame.csv file</w:t>
      </w:r>
    </w:p>
    <w:p w14:paraId="172ACDC0" w14:textId="77777777" w:rsidR="0084251F" w:rsidRDefault="0084251F" w:rsidP="0084251F">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14:paraId="6023F572" w14:textId="77777777" w:rsidR="0084251F" w:rsidRDefault="0084251F" w:rsidP="0084251F">
      <w:pPr>
        <w:pStyle w:val="Code"/>
      </w:pPr>
    </w:p>
    <w:p w14:paraId="5E8C072E" w14:textId="77777777" w:rsidR="0084251F" w:rsidRDefault="0084251F" w:rsidP="0084251F">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3CFC57B6" w14:textId="77777777" w:rsidR="0084251F" w:rsidRDefault="0084251F" w:rsidP="0084251F">
      <w:pPr>
        <w:pStyle w:val="Code"/>
      </w:pPr>
      <w:r>
        <w:t># as auxiliary variables and value as target variable</w:t>
      </w:r>
    </w:p>
    <w:p w14:paraId="37BDBF74" w14:textId="77777777" w:rsidR="0084251F" w:rsidRDefault="0084251F" w:rsidP="0084251F">
      <w:pPr>
        <w:pStyle w:val="Code"/>
      </w:pPr>
      <w:proofErr w:type="spellStart"/>
      <w:r>
        <w:t>CFSFrame</w:t>
      </w:r>
      <w:proofErr w:type="spellEnd"/>
      <w:r>
        <w:t xml:space="preserve"> &lt;- </w:t>
      </w:r>
      <w:proofErr w:type="spellStart"/>
      <w:proofErr w:type="gramStart"/>
      <w:r>
        <w:t>buildFrameDF</w:t>
      </w:r>
      <w:proofErr w:type="spellEnd"/>
      <w:r>
        <w:t>(</w:t>
      </w:r>
      <w:proofErr w:type="gramEnd"/>
      <w:r>
        <w:t xml:space="preserve">df = </w:t>
      </w:r>
      <w:proofErr w:type="spellStart"/>
      <w:r>
        <w:t>CFSFrameData</w:t>
      </w:r>
      <w:proofErr w:type="spellEnd"/>
      <w:r>
        <w:t>,</w:t>
      </w:r>
    </w:p>
    <w:p w14:paraId="056692EC" w14:textId="77777777" w:rsidR="0084251F" w:rsidRDefault="0084251F" w:rsidP="0084251F">
      <w:pPr>
        <w:pStyle w:val="Code"/>
      </w:pPr>
      <w:r>
        <w:t xml:space="preserve">                         id = "</w:t>
      </w:r>
      <w:proofErr w:type="spellStart"/>
      <w:r>
        <w:t>estno</w:t>
      </w:r>
      <w:proofErr w:type="spellEnd"/>
      <w:r>
        <w:t>",</w:t>
      </w:r>
    </w:p>
    <w:p w14:paraId="4B1F09AD" w14:textId="77777777" w:rsidR="0084251F" w:rsidRDefault="0084251F" w:rsidP="0084251F">
      <w:pPr>
        <w:pStyle w:val="Code"/>
      </w:pPr>
      <w:r>
        <w:t xml:space="preserve">                         X = c("state","county","</w:t>
      </w:r>
      <w:proofErr w:type="spellStart"/>
      <w:r>
        <w:t>naics</w:t>
      </w:r>
      <w:proofErr w:type="spellEnd"/>
      <w:r>
        <w:t>"),</w:t>
      </w:r>
    </w:p>
    <w:p w14:paraId="00C3168E" w14:textId="77777777" w:rsidR="0084251F" w:rsidRDefault="0084251F" w:rsidP="0084251F">
      <w:pPr>
        <w:pStyle w:val="Code"/>
      </w:pPr>
      <w:r>
        <w:t xml:space="preserve">                         Y = c("value"),</w:t>
      </w:r>
    </w:p>
    <w:p w14:paraId="5744FDDB" w14:textId="77777777" w:rsidR="0084251F" w:rsidRDefault="0084251F" w:rsidP="0084251F">
      <w:pPr>
        <w:pStyle w:val="Code"/>
      </w:pPr>
      <w:r>
        <w:t xml:space="preserve">                         </w:t>
      </w:r>
      <w:proofErr w:type="spellStart"/>
      <w:r>
        <w:t>domainvalue</w:t>
      </w:r>
      <w:proofErr w:type="spellEnd"/>
      <w:r>
        <w:t xml:space="preserve"> = "naics")</w:t>
      </w:r>
    </w:p>
    <w:p w14:paraId="0CCBA436" w14:textId="77777777" w:rsidR="0084251F" w:rsidRDefault="0084251F" w:rsidP="0084251F">
      <w:pPr>
        <w:pStyle w:val="Code"/>
      </w:pPr>
    </w:p>
    <w:p w14:paraId="7B676EE6" w14:textId="77777777" w:rsidR="0084251F" w:rsidRDefault="0084251F" w:rsidP="0084251F">
      <w:pPr>
        <w:pStyle w:val="Code"/>
      </w:pPr>
      <w:r>
        <w:t># Converting value to 15 categories and using it as the fourth auxiliary variable in the frame</w:t>
      </w:r>
    </w:p>
    <w:p w14:paraId="4A16721A" w14:textId="77777777" w:rsidR="0084251F" w:rsidRDefault="0084251F" w:rsidP="0084251F">
      <w:pPr>
        <w:pStyle w:val="Code"/>
      </w:pPr>
      <w:r>
        <w:t xml:space="preserve">CFSFrame$X4 &lt;- </w:t>
      </w:r>
      <w:proofErr w:type="spellStart"/>
      <w:proofErr w:type="gramStart"/>
      <w:r>
        <w:t>var.bin</w:t>
      </w:r>
      <w:proofErr w:type="spellEnd"/>
      <w:r>
        <w:t>(</w:t>
      </w:r>
      <w:proofErr w:type="spellStart"/>
      <w:proofErr w:type="gramEnd"/>
      <w:r>
        <w:t>CFSFrameData$value</w:t>
      </w:r>
      <w:proofErr w:type="spellEnd"/>
      <w:r>
        <w:t>, bins=15)</w:t>
      </w:r>
    </w:p>
    <w:p w14:paraId="5A2435B9" w14:textId="77777777" w:rsidR="0084251F" w:rsidRDefault="0084251F" w:rsidP="0084251F">
      <w:pPr>
        <w:pStyle w:val="Code"/>
      </w:pPr>
    </w:p>
    <w:p w14:paraId="3A2DD1B9" w14:textId="77777777" w:rsidR="0084251F" w:rsidRDefault="0084251F" w:rsidP="0084251F">
      <w:pPr>
        <w:pStyle w:val="Code"/>
      </w:pPr>
      <w:r>
        <w:t xml:space="preserve"># Building the atomic </w:t>
      </w:r>
      <w:proofErr w:type="spellStart"/>
      <w:r>
        <w:t>strat</w:t>
      </w:r>
      <w:proofErr w:type="spellEnd"/>
      <w:r>
        <w:t xml:space="preserve"> based on the frame</w:t>
      </w:r>
    </w:p>
    <w:p w14:paraId="0AD3860B" w14:textId="77777777" w:rsidR="0084251F" w:rsidRDefault="0084251F" w:rsidP="0084251F">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14:paraId="6FCA13AF" w14:textId="77777777" w:rsidR="0084251F" w:rsidRDefault="0084251F" w:rsidP="0084251F">
      <w:pPr>
        <w:pStyle w:val="Code"/>
      </w:pPr>
    </w:p>
    <w:p w14:paraId="3662098D" w14:textId="77777777" w:rsidR="0084251F" w:rsidRDefault="0084251F" w:rsidP="0084251F">
      <w:pPr>
        <w:pStyle w:val="Code"/>
      </w:pPr>
      <w:r>
        <w:t># Uncomment and run the following line to view the atomic strata</w:t>
      </w:r>
    </w:p>
    <w:p w14:paraId="6A152C21" w14:textId="77777777" w:rsidR="0084251F" w:rsidRDefault="0084251F" w:rsidP="0084251F">
      <w:pPr>
        <w:pStyle w:val="Code"/>
      </w:pPr>
      <w:r>
        <w:t>#</w:t>
      </w:r>
      <w:proofErr w:type="gramStart"/>
      <w:r>
        <w:t>str(</w:t>
      </w:r>
      <w:proofErr w:type="spellStart"/>
      <w:proofErr w:type="gramEnd"/>
      <w:r>
        <w:t>AtomicStrata</w:t>
      </w:r>
      <w:proofErr w:type="spellEnd"/>
      <w:r>
        <w:t>)</w:t>
      </w:r>
    </w:p>
    <w:p w14:paraId="494AD9E3" w14:textId="77777777" w:rsidR="0084251F" w:rsidRDefault="0084251F" w:rsidP="0084251F">
      <w:pPr>
        <w:pStyle w:val="Code"/>
      </w:pPr>
    </w:p>
    <w:p w14:paraId="5795A285" w14:textId="77777777" w:rsidR="0084251F" w:rsidRDefault="0084251F" w:rsidP="0084251F">
      <w:pPr>
        <w:pStyle w:val="Code"/>
      </w:pPr>
      <w:r>
        <w:t># Read the CV constraints from CV.csv file</w:t>
      </w:r>
    </w:p>
    <w:p w14:paraId="2288A5FB" w14:textId="77777777" w:rsidR="0084251F" w:rsidRDefault="0084251F" w:rsidP="0084251F">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14:paraId="6F54439B" w14:textId="77777777" w:rsidR="0084251F" w:rsidRDefault="0084251F" w:rsidP="0084251F">
      <w:pPr>
        <w:pStyle w:val="Code"/>
      </w:pPr>
    </w:p>
    <w:p w14:paraId="0EB27EB5" w14:textId="77777777" w:rsidR="0084251F" w:rsidRDefault="0084251F" w:rsidP="0084251F">
      <w:pPr>
        <w:pStyle w:val="Code"/>
      </w:pPr>
      <w:r>
        <w:lastRenderedPageBreak/>
        <w:t># Check the input data for errors</w:t>
      </w:r>
    </w:p>
    <w:p w14:paraId="70B3A0B8" w14:textId="77777777" w:rsidR="0084251F" w:rsidRDefault="0084251F" w:rsidP="0084251F">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3629B12C" w14:textId="77777777" w:rsidR="0084251F" w:rsidRDefault="0084251F" w:rsidP="0084251F">
      <w:pPr>
        <w:pStyle w:val="Code"/>
      </w:pPr>
      <w:r>
        <w:t xml:space="preserve">           strata = </w:t>
      </w:r>
      <w:proofErr w:type="spellStart"/>
      <w:r>
        <w:t>AtomicStrata</w:t>
      </w:r>
      <w:proofErr w:type="spellEnd"/>
      <w:r>
        <w:t xml:space="preserve">,                               </w:t>
      </w:r>
    </w:p>
    <w:p w14:paraId="787EC869" w14:textId="77777777" w:rsidR="0084251F" w:rsidRDefault="0084251F" w:rsidP="0084251F">
      <w:pPr>
        <w:pStyle w:val="Code"/>
      </w:pPr>
      <w:r>
        <w:t xml:space="preserve">           </w:t>
      </w:r>
      <w:proofErr w:type="spellStart"/>
      <w:r>
        <w:t>sampframe</w:t>
      </w:r>
      <w:proofErr w:type="spellEnd"/>
      <w:r>
        <w:t xml:space="preserve"> = </w:t>
      </w:r>
      <w:proofErr w:type="spellStart"/>
      <w:r>
        <w:t>CFSFrame</w:t>
      </w:r>
      <w:proofErr w:type="spellEnd"/>
      <w:r>
        <w:t>)</w:t>
      </w:r>
    </w:p>
    <w:p w14:paraId="32DB65C6" w14:textId="77777777" w:rsidR="0084251F" w:rsidRDefault="0084251F" w:rsidP="0084251F">
      <w:pPr>
        <w:pStyle w:val="Code"/>
      </w:pPr>
    </w:p>
    <w:p w14:paraId="25DC19B3" w14:textId="77777777" w:rsidR="0084251F" w:rsidRDefault="0084251F" w:rsidP="0084251F">
      <w:pPr>
        <w:pStyle w:val="Code"/>
      </w:pPr>
      <w:r>
        <w:t># Optimization of stratification</w:t>
      </w:r>
    </w:p>
    <w:p w14:paraId="07D2A76C" w14:textId="77777777" w:rsidR="0084251F" w:rsidRDefault="0084251F" w:rsidP="0084251F">
      <w:pPr>
        <w:pStyle w:val="Code"/>
      </w:pPr>
      <w:r>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14:paraId="376D80F9" w14:textId="77777777" w:rsidR="0084251F" w:rsidRDefault="0084251F" w:rsidP="0084251F">
      <w:pPr>
        <w:pStyle w:val="Code"/>
      </w:pPr>
      <w:r>
        <w:t xml:space="preserve">                           strata = </w:t>
      </w:r>
      <w:proofErr w:type="spellStart"/>
      <w:r>
        <w:t>AtomicStrata</w:t>
      </w:r>
      <w:proofErr w:type="spellEnd"/>
      <w:r>
        <w:t>,</w:t>
      </w:r>
    </w:p>
    <w:p w14:paraId="7EF9A6C5" w14:textId="77777777" w:rsidR="0084251F" w:rsidRDefault="0084251F" w:rsidP="0084251F">
      <w:pPr>
        <w:pStyle w:val="Code"/>
      </w:pPr>
      <w:r>
        <w:t xml:space="preserve">                           parallel = TRUE,</w:t>
      </w:r>
    </w:p>
    <w:p w14:paraId="4A7FDD5C" w14:textId="77777777" w:rsidR="0084251F" w:rsidRDefault="0084251F" w:rsidP="0084251F">
      <w:pPr>
        <w:pStyle w:val="Code"/>
      </w:pPr>
      <w:r>
        <w:t xml:space="preserve">                           </w:t>
      </w:r>
      <w:proofErr w:type="spellStart"/>
      <w:r>
        <w:t>iter</w:t>
      </w:r>
      <w:proofErr w:type="spellEnd"/>
      <w:r>
        <w:t xml:space="preserve"> = 100,</w:t>
      </w:r>
    </w:p>
    <w:p w14:paraId="265BEDC3" w14:textId="77777777" w:rsidR="0084251F" w:rsidRDefault="0084251F" w:rsidP="0084251F">
      <w:pPr>
        <w:pStyle w:val="Code"/>
      </w:pPr>
      <w:r>
        <w:t xml:space="preserve">                           </w:t>
      </w:r>
      <w:proofErr w:type="spellStart"/>
      <w:r>
        <w:t>writeFiles</w:t>
      </w:r>
      <w:proofErr w:type="spellEnd"/>
      <w:r>
        <w:t xml:space="preserve"> = FALSE,</w:t>
      </w:r>
    </w:p>
    <w:p w14:paraId="2FBD156D" w14:textId="77777777" w:rsidR="0084251F" w:rsidRDefault="0084251F" w:rsidP="0084251F">
      <w:pPr>
        <w:pStyle w:val="Code"/>
      </w:pPr>
      <w:r>
        <w:t xml:space="preserve">                           </w:t>
      </w:r>
      <w:proofErr w:type="spellStart"/>
      <w:r>
        <w:t>showPlot</w:t>
      </w:r>
      <w:proofErr w:type="spellEnd"/>
      <w:r>
        <w:t xml:space="preserve"> = FALSE)</w:t>
      </w:r>
    </w:p>
    <w:p w14:paraId="03EBCA4C" w14:textId="77777777" w:rsidR="0084251F" w:rsidRDefault="0084251F" w:rsidP="0084251F">
      <w:pPr>
        <w:pStyle w:val="Code"/>
      </w:pPr>
    </w:p>
    <w:p w14:paraId="07BC74F8" w14:textId="77777777" w:rsidR="0084251F" w:rsidRDefault="0084251F" w:rsidP="0084251F">
      <w:pPr>
        <w:pStyle w:val="Code"/>
      </w:pPr>
      <w:r>
        <w:t># Writing the stratification and allocation results to csv files</w:t>
      </w:r>
    </w:p>
    <w:p w14:paraId="63DFF9C6" w14:textId="77777777" w:rsidR="0084251F" w:rsidRDefault="0084251F" w:rsidP="0084251F">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14:paraId="227E1D2A" w14:textId="77777777" w:rsidR="0084251F" w:rsidRDefault="0084251F" w:rsidP="0084251F">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14:paraId="639582A1" w14:textId="11C75A65" w:rsidR="0084251F" w:rsidRDefault="0084251F">
      <w:pPr>
        <w:pStyle w:val="Code"/>
      </w:pPr>
    </w:p>
    <w:p w14:paraId="5F5727CB" w14:textId="44F9ED1E" w:rsidR="0084251F" w:rsidRDefault="0084251F">
      <w:pPr>
        <w:pStyle w:val="Code"/>
      </w:pPr>
      <w:r>
        <w:t>#------------------------SA method-----------------------------------------</w:t>
      </w:r>
    </w:p>
    <w:p w14:paraId="52B2C97A" w14:textId="5A41B701" w:rsidR="008B75AA" w:rsidRDefault="008B75AA">
      <w:pPr>
        <w:pStyle w:val="Code"/>
      </w:pPr>
      <w:r>
        <w:t xml:space="preserve"># </w:t>
      </w:r>
      <w:r w:rsidR="0084251F">
        <w:t xml:space="preserve">Adding </w:t>
      </w:r>
      <w:r>
        <w:t>labels to strata result</w:t>
      </w:r>
      <w:r w:rsidR="0084251F">
        <w:t xml:space="preserve"> of GA</w:t>
      </w:r>
    </w:p>
    <w:p w14:paraId="2FE83CE4" w14:textId="77777777" w:rsidR="008B75AA" w:rsidRDefault="008B75AA" w:rsidP="008B75AA">
      <w:pPr>
        <w:pStyle w:val="Code"/>
      </w:pPr>
      <w:proofErr w:type="spellStart"/>
      <w:r>
        <w:t>newstrata</w:t>
      </w:r>
      <w:proofErr w:type="spellEnd"/>
      <w:r>
        <w:t xml:space="preserve"> &lt;- </w:t>
      </w:r>
      <w:proofErr w:type="spellStart"/>
      <w:proofErr w:type="gramStart"/>
      <w:r>
        <w:t>updateStrata</w:t>
      </w:r>
      <w:proofErr w:type="spellEnd"/>
      <w:r>
        <w:t>(</w:t>
      </w:r>
      <w:proofErr w:type="spellStart"/>
      <w:proofErr w:type="gramEnd"/>
      <w:r>
        <w:t>AtomicStrata</w:t>
      </w:r>
      <w:proofErr w:type="spellEnd"/>
      <w:r>
        <w:t xml:space="preserve">, </w:t>
      </w:r>
    </w:p>
    <w:p w14:paraId="7B74BC0F" w14:textId="77777777" w:rsidR="008B75AA" w:rsidRDefault="008B75AA" w:rsidP="008B75AA">
      <w:pPr>
        <w:pStyle w:val="Code"/>
      </w:pPr>
      <w:r>
        <w:t xml:space="preserve">                          </w:t>
      </w:r>
      <w:proofErr w:type="spellStart"/>
      <w:r>
        <w:t>ga_solution</w:t>
      </w:r>
      <w:proofErr w:type="spellEnd"/>
      <w:r>
        <w:t xml:space="preserve">, </w:t>
      </w:r>
    </w:p>
    <w:p w14:paraId="485F855B" w14:textId="77777777" w:rsidR="008B75AA" w:rsidRDefault="008B75AA" w:rsidP="008B75AA">
      <w:pPr>
        <w:pStyle w:val="Code"/>
      </w:pPr>
      <w:r>
        <w:t xml:space="preserve">                          </w:t>
      </w:r>
      <w:proofErr w:type="spellStart"/>
      <w:r>
        <w:t>writeFiles</w:t>
      </w:r>
      <w:proofErr w:type="spellEnd"/>
      <w:r>
        <w:t xml:space="preserve"> = TRUE)</w:t>
      </w:r>
    </w:p>
    <w:p w14:paraId="138BE248" w14:textId="726B559D" w:rsidR="008B75AA" w:rsidRDefault="008B75AA" w:rsidP="008B75AA">
      <w:pPr>
        <w:pStyle w:val="Code"/>
      </w:pPr>
      <w:r>
        <w:t xml:space="preserve">newstrata1 &lt;- </w:t>
      </w:r>
      <w:proofErr w:type="spellStart"/>
      <w:r>
        <w:t>newstrata</w:t>
      </w:r>
      <w:proofErr w:type="spellEnd"/>
      <w:proofErr w:type="gramStart"/>
      <w:r>
        <w:t>[,c</w:t>
      </w:r>
      <w:proofErr w:type="gramEnd"/>
      <w:r>
        <w:t>(1,2,7,11)]</w:t>
      </w:r>
    </w:p>
    <w:p w14:paraId="1AC04A45" w14:textId="77777777" w:rsidR="0084251F" w:rsidRDefault="0084251F" w:rsidP="008B75AA">
      <w:pPr>
        <w:pStyle w:val="Code"/>
      </w:pPr>
    </w:p>
    <w:p w14:paraId="6E6B2851" w14:textId="5BECAE9A" w:rsidR="008B75AA" w:rsidRDefault="008B75AA">
      <w:pPr>
        <w:pStyle w:val="Code"/>
      </w:pPr>
      <w:r>
        <w:t xml:space="preserve"># Data </w:t>
      </w:r>
      <w:r w:rsidR="0084251F">
        <w:t>manipulation</w:t>
      </w:r>
      <w:r>
        <w:t xml:space="preserve"> to be used in SA</w:t>
      </w:r>
      <w:r w:rsidR="0084251F">
        <w:t xml:space="preserve">: </w:t>
      </w:r>
      <w:r>
        <w:t xml:space="preserve">Create PSU from stratification result of GA </w:t>
      </w:r>
    </w:p>
    <w:p w14:paraId="1FF6A5B6" w14:textId="77777777" w:rsidR="008B75AA" w:rsidRDefault="008B75AA" w:rsidP="008B75AA">
      <w:pPr>
        <w:pStyle w:val="Code"/>
      </w:pPr>
    </w:p>
    <w:p w14:paraId="4CA8CB33" w14:textId="77777777" w:rsidR="003828A8" w:rsidRDefault="003828A8" w:rsidP="003828A8">
      <w:pPr>
        <w:pStyle w:val="Code"/>
      </w:pPr>
      <w:proofErr w:type="gramStart"/>
      <w:r>
        <w:t>Stratification.GA  =</w:t>
      </w:r>
      <w:proofErr w:type="gramEnd"/>
      <w:r>
        <w:t xml:space="preserve"> newstrata1</w:t>
      </w:r>
    </w:p>
    <w:p w14:paraId="02883547" w14:textId="77777777" w:rsidR="003828A8" w:rsidRDefault="003828A8" w:rsidP="003828A8">
      <w:pPr>
        <w:pStyle w:val="Code"/>
      </w:pPr>
      <w:r>
        <w:t>j = 1</w:t>
      </w:r>
    </w:p>
    <w:p w14:paraId="3E709ECA" w14:textId="77777777" w:rsidR="003828A8" w:rsidRDefault="003828A8" w:rsidP="003828A8">
      <w:pPr>
        <w:pStyle w:val="Code"/>
      </w:pPr>
      <w:r>
        <w:t>for (</w:t>
      </w:r>
      <w:proofErr w:type="spellStart"/>
      <w:r>
        <w:t>i</w:t>
      </w:r>
      <w:proofErr w:type="spellEnd"/>
      <w:r>
        <w:t xml:space="preserve"> in </w:t>
      </w:r>
      <w:proofErr w:type="gramStart"/>
      <w:r>
        <w:t>1:nrow</w:t>
      </w:r>
      <w:proofErr w:type="gramEnd"/>
      <w:r>
        <w:t>(newstrata1)) {</w:t>
      </w:r>
    </w:p>
    <w:p w14:paraId="0188757E" w14:textId="77777777" w:rsidR="003828A8" w:rsidRDefault="003828A8" w:rsidP="003828A8">
      <w:pPr>
        <w:pStyle w:val="Code"/>
      </w:pPr>
      <w:r>
        <w:t xml:space="preserve">  num = newstrata1[i,2]</w:t>
      </w:r>
    </w:p>
    <w:p w14:paraId="6B101F8A" w14:textId="77777777" w:rsidR="003828A8" w:rsidRDefault="003828A8" w:rsidP="003828A8">
      <w:pPr>
        <w:pStyle w:val="Code"/>
      </w:pPr>
      <w:r>
        <w:t xml:space="preserve">  if (num == 1) {</w:t>
      </w:r>
    </w:p>
    <w:p w14:paraId="6496D6E2" w14:textId="77777777" w:rsidR="003828A8" w:rsidRDefault="003828A8" w:rsidP="003828A8">
      <w:pPr>
        <w:pStyle w:val="Code"/>
      </w:pPr>
      <w:r>
        <w:t xml:space="preserve">    Stratification.GA[j,] = newstrata1[</w:t>
      </w:r>
      <w:proofErr w:type="spellStart"/>
      <w:r>
        <w:t>i</w:t>
      </w:r>
      <w:proofErr w:type="spellEnd"/>
      <w:r>
        <w:t>,]</w:t>
      </w:r>
    </w:p>
    <w:p w14:paraId="09BE9B1C" w14:textId="77777777" w:rsidR="003828A8" w:rsidRDefault="003828A8" w:rsidP="003828A8">
      <w:pPr>
        <w:pStyle w:val="Code"/>
      </w:pPr>
      <w:r>
        <w:t xml:space="preserve">    j = j + 1</w:t>
      </w:r>
    </w:p>
    <w:p w14:paraId="70513013" w14:textId="77777777" w:rsidR="003828A8" w:rsidRDefault="003828A8" w:rsidP="003828A8">
      <w:pPr>
        <w:pStyle w:val="Code"/>
      </w:pPr>
      <w:r>
        <w:t xml:space="preserve">  }</w:t>
      </w:r>
    </w:p>
    <w:p w14:paraId="75AE3DDD" w14:textId="77777777" w:rsidR="003828A8" w:rsidRDefault="003828A8" w:rsidP="003828A8">
      <w:pPr>
        <w:pStyle w:val="Code"/>
      </w:pPr>
      <w:r>
        <w:t xml:space="preserve">  else {</w:t>
      </w:r>
    </w:p>
    <w:p w14:paraId="388835F4" w14:textId="77777777" w:rsidR="003828A8" w:rsidRDefault="003828A8" w:rsidP="003828A8">
      <w:pPr>
        <w:pStyle w:val="Code"/>
      </w:pPr>
      <w:r>
        <w:t xml:space="preserve">    for (k in 1:num) {</w:t>
      </w:r>
    </w:p>
    <w:p w14:paraId="5C8AB66B" w14:textId="77777777" w:rsidR="003828A8" w:rsidRDefault="003828A8" w:rsidP="003828A8">
      <w:pPr>
        <w:pStyle w:val="Code"/>
      </w:pPr>
      <w:r>
        <w:t xml:space="preserve">      Stratification.GA[</w:t>
      </w:r>
      <w:proofErr w:type="gramStart"/>
      <w:r>
        <w:t>j,-</w:t>
      </w:r>
      <w:proofErr w:type="gramEnd"/>
      <w:r>
        <w:t>2] = newstrata1[i,-2]</w:t>
      </w:r>
    </w:p>
    <w:p w14:paraId="50850C79" w14:textId="77777777" w:rsidR="003828A8" w:rsidRDefault="003828A8" w:rsidP="003828A8">
      <w:pPr>
        <w:pStyle w:val="Code"/>
      </w:pPr>
      <w:r>
        <w:t xml:space="preserve">      Stratification.GA[j,2] = 1</w:t>
      </w:r>
    </w:p>
    <w:p w14:paraId="1B3C637D" w14:textId="77777777" w:rsidR="003828A8" w:rsidRDefault="003828A8" w:rsidP="003828A8">
      <w:pPr>
        <w:pStyle w:val="Code"/>
      </w:pPr>
      <w:r>
        <w:t xml:space="preserve">      j = j + 1</w:t>
      </w:r>
    </w:p>
    <w:p w14:paraId="76C16A9A" w14:textId="77777777" w:rsidR="003828A8" w:rsidRDefault="003828A8" w:rsidP="003828A8">
      <w:pPr>
        <w:pStyle w:val="Code"/>
      </w:pPr>
      <w:r>
        <w:t xml:space="preserve">    }</w:t>
      </w:r>
    </w:p>
    <w:p w14:paraId="75239EFC" w14:textId="77777777" w:rsidR="003828A8" w:rsidRDefault="003828A8" w:rsidP="003828A8">
      <w:pPr>
        <w:pStyle w:val="Code"/>
      </w:pPr>
      <w:r>
        <w:t xml:space="preserve">  }</w:t>
      </w:r>
    </w:p>
    <w:p w14:paraId="7297324A" w14:textId="77777777" w:rsidR="003828A8" w:rsidRDefault="003828A8" w:rsidP="003828A8">
      <w:pPr>
        <w:pStyle w:val="Code"/>
      </w:pPr>
      <w:r>
        <w:t>}</w:t>
      </w:r>
    </w:p>
    <w:p w14:paraId="2D712DC1" w14:textId="77777777" w:rsidR="003828A8" w:rsidRDefault="003828A8" w:rsidP="003828A8">
      <w:pPr>
        <w:pStyle w:val="Code"/>
      </w:pPr>
    </w:p>
    <w:p w14:paraId="5DED8EBC" w14:textId="00665328" w:rsidR="003828A8" w:rsidRDefault="003828A8">
      <w:pPr>
        <w:pStyle w:val="Code"/>
      </w:pPr>
      <w:proofErr w:type="gramStart"/>
      <w:r>
        <w:t>View(</w:t>
      </w:r>
      <w:proofErr w:type="gramEnd"/>
      <w:r>
        <w:t>Stratification.GA)</w:t>
      </w:r>
    </w:p>
    <w:p w14:paraId="4C1E9B38" w14:textId="27C8AEB0" w:rsidR="003828A8" w:rsidRDefault="003828A8">
      <w:pPr>
        <w:pStyle w:val="Code"/>
      </w:pPr>
      <w:r>
        <w:t xml:space="preserve">PSU.GA&lt;- </w:t>
      </w:r>
      <w:proofErr w:type="spellStart"/>
      <w:r>
        <w:t>cbind.</w:t>
      </w:r>
      <w:proofErr w:type="gramStart"/>
      <w:r>
        <w:t>data.frame</w:t>
      </w:r>
      <w:proofErr w:type="spellEnd"/>
      <w:proofErr w:type="gramEnd"/>
      <w:r>
        <w:t xml:space="preserve">(Stratification.GA[,1:4],value = </w:t>
      </w:r>
      <w:proofErr w:type="spellStart"/>
      <w:r>
        <w:t>CFSFrameData$value</w:t>
      </w:r>
      <w:proofErr w:type="spellEnd"/>
      <w:r>
        <w:t>)</w:t>
      </w:r>
    </w:p>
    <w:p w14:paraId="4D357E7F" w14:textId="77777777" w:rsidR="003828A8" w:rsidRDefault="003828A8" w:rsidP="003828A8">
      <w:pPr>
        <w:pStyle w:val="Code"/>
      </w:pPr>
      <w:r>
        <w:lastRenderedPageBreak/>
        <w:t># -------------Domain1-------------------------------------------</w:t>
      </w:r>
    </w:p>
    <w:p w14:paraId="1842AF19" w14:textId="77777777" w:rsidR="003828A8" w:rsidRDefault="003828A8" w:rsidP="003828A8">
      <w:pPr>
        <w:pStyle w:val="Code"/>
      </w:pPr>
    </w:p>
    <w:p w14:paraId="51440735" w14:textId="77777777" w:rsidR="003828A8" w:rsidRDefault="003828A8" w:rsidP="003828A8">
      <w:pPr>
        <w:pStyle w:val="Code"/>
      </w:pPr>
      <w:r>
        <w:t xml:space="preserve"># using PSU.GA result for creating parameter labeldom1 and x1 </w:t>
      </w:r>
    </w:p>
    <w:p w14:paraId="39D54DC7" w14:textId="77777777" w:rsidR="003828A8" w:rsidRDefault="003828A8" w:rsidP="003828A8">
      <w:pPr>
        <w:pStyle w:val="Code"/>
      </w:pPr>
    </w:p>
    <w:p w14:paraId="471596BF" w14:textId="77777777" w:rsidR="003828A8" w:rsidRDefault="003828A8" w:rsidP="003828A8">
      <w:pPr>
        <w:pStyle w:val="Code"/>
      </w:pPr>
      <w:r>
        <w:t xml:space="preserve">S = </w:t>
      </w:r>
      <w:proofErr w:type="gramStart"/>
      <w:r>
        <w:t>matrix(</w:t>
      </w:r>
      <w:proofErr w:type="gramEnd"/>
      <w:r>
        <w:t xml:space="preserve">0,nrow=1, </w:t>
      </w:r>
      <w:proofErr w:type="spellStart"/>
      <w:r>
        <w:t>ncol</w:t>
      </w:r>
      <w:proofErr w:type="spellEnd"/>
      <w:r>
        <w:t>=5)</w:t>
      </w:r>
    </w:p>
    <w:p w14:paraId="2244F3DB" w14:textId="77777777" w:rsidR="003828A8" w:rsidRDefault="003828A8" w:rsidP="003828A8">
      <w:pPr>
        <w:pStyle w:val="Code"/>
      </w:pPr>
      <w:r>
        <w:t xml:space="preserve">SS = </w:t>
      </w:r>
      <w:proofErr w:type="gramStart"/>
      <w:r>
        <w:t>matrix(</w:t>
      </w:r>
      <w:proofErr w:type="gramEnd"/>
      <w:r>
        <w:t xml:space="preserve">0,nrow=1, </w:t>
      </w:r>
      <w:proofErr w:type="spellStart"/>
      <w:r>
        <w:t>ncol</w:t>
      </w:r>
      <w:proofErr w:type="spellEnd"/>
      <w:r>
        <w:t>=5)</w:t>
      </w:r>
    </w:p>
    <w:p w14:paraId="4A4BE390" w14:textId="77777777" w:rsidR="003828A8" w:rsidRDefault="003828A8" w:rsidP="003828A8">
      <w:pPr>
        <w:pStyle w:val="Code"/>
      </w:pPr>
      <w:r>
        <w:t>for (</w:t>
      </w:r>
      <w:proofErr w:type="spellStart"/>
      <w:r>
        <w:t>i</w:t>
      </w:r>
      <w:proofErr w:type="spellEnd"/>
      <w:r>
        <w:t xml:space="preserve"> in </w:t>
      </w:r>
      <w:proofErr w:type="gramStart"/>
      <w:r>
        <w:t>1:nrow</w:t>
      </w:r>
      <w:proofErr w:type="gramEnd"/>
      <w:r>
        <w:t>(PSU.GA)) {</w:t>
      </w:r>
    </w:p>
    <w:p w14:paraId="5C65DE55" w14:textId="77777777" w:rsidR="003828A8" w:rsidRDefault="003828A8" w:rsidP="003828A8">
      <w:pPr>
        <w:pStyle w:val="Code"/>
      </w:pPr>
      <w:r>
        <w:t xml:space="preserve">  if (PSU.GA[i,3] == 1) {</w:t>
      </w:r>
    </w:p>
    <w:p w14:paraId="4B0F469C" w14:textId="77777777" w:rsidR="003828A8" w:rsidRDefault="003828A8" w:rsidP="003828A8">
      <w:pPr>
        <w:pStyle w:val="Code"/>
      </w:pPr>
      <w:r>
        <w:t xml:space="preserve">    </w:t>
      </w:r>
      <w:proofErr w:type="gramStart"/>
      <w:r>
        <w:t>S[</w:t>
      </w:r>
      <w:proofErr w:type="gramEnd"/>
      <w:r>
        <w:t xml:space="preserve">1,] = </w:t>
      </w:r>
      <w:proofErr w:type="spellStart"/>
      <w:r>
        <w:t>as.matrix</w:t>
      </w:r>
      <w:proofErr w:type="spellEnd"/>
      <w:r>
        <w:t>(PSU.GA[</w:t>
      </w:r>
      <w:proofErr w:type="spellStart"/>
      <w:r>
        <w:t>i</w:t>
      </w:r>
      <w:proofErr w:type="spellEnd"/>
      <w:r>
        <w:t>,])</w:t>
      </w:r>
    </w:p>
    <w:p w14:paraId="24149F72" w14:textId="77777777" w:rsidR="003828A8" w:rsidRDefault="003828A8" w:rsidP="003828A8">
      <w:pPr>
        <w:pStyle w:val="Code"/>
      </w:pPr>
      <w:r>
        <w:t xml:space="preserve">    SS = </w:t>
      </w:r>
      <w:proofErr w:type="spellStart"/>
      <w:proofErr w:type="gramStart"/>
      <w:r>
        <w:t>rbind</w:t>
      </w:r>
      <w:proofErr w:type="spellEnd"/>
      <w:r>
        <w:t>(</w:t>
      </w:r>
      <w:proofErr w:type="gramEnd"/>
      <w:r>
        <w:t>SS,S)</w:t>
      </w:r>
    </w:p>
    <w:p w14:paraId="4635AAE9" w14:textId="77777777" w:rsidR="003828A8" w:rsidRDefault="003828A8" w:rsidP="003828A8">
      <w:pPr>
        <w:pStyle w:val="Code"/>
      </w:pPr>
      <w:r>
        <w:t xml:space="preserve">  }</w:t>
      </w:r>
    </w:p>
    <w:p w14:paraId="13EA85F6" w14:textId="77777777" w:rsidR="003828A8" w:rsidRDefault="003828A8" w:rsidP="003828A8">
      <w:pPr>
        <w:pStyle w:val="Code"/>
      </w:pPr>
      <w:r>
        <w:t>}</w:t>
      </w:r>
    </w:p>
    <w:p w14:paraId="2721F5A0" w14:textId="77777777" w:rsidR="003828A8" w:rsidRDefault="003828A8" w:rsidP="003828A8">
      <w:pPr>
        <w:pStyle w:val="Code"/>
      </w:pPr>
    </w:p>
    <w:p w14:paraId="5CD8CAFF" w14:textId="2111E040" w:rsidR="003828A8" w:rsidRDefault="003828A8" w:rsidP="003828A8">
      <w:pPr>
        <w:pStyle w:val="Code"/>
      </w:pPr>
      <w:proofErr w:type="gramStart"/>
      <w:r>
        <w:t>strata.domain</w:t>
      </w:r>
      <w:proofErr w:type="gramEnd"/>
      <w:r>
        <w:t>1 = SS[-1,]</w:t>
      </w:r>
    </w:p>
    <w:p w14:paraId="45D4B48B" w14:textId="77777777" w:rsidR="003828A8" w:rsidRDefault="003828A8" w:rsidP="003828A8">
      <w:pPr>
        <w:pStyle w:val="Code"/>
      </w:pPr>
    </w:p>
    <w:p w14:paraId="3E021A5A" w14:textId="212BAC5F" w:rsidR="003828A8" w:rsidRDefault="003828A8">
      <w:pPr>
        <w:pStyle w:val="Code"/>
      </w:pPr>
      <w:r>
        <w:t># remove SPU with one sampling unit</w:t>
      </w:r>
    </w:p>
    <w:p w14:paraId="71B9B174" w14:textId="77777777" w:rsidR="003828A8" w:rsidRDefault="003828A8" w:rsidP="003828A8">
      <w:pPr>
        <w:pStyle w:val="Code"/>
      </w:pPr>
      <w:r>
        <w:t>strata_dom1=</w:t>
      </w:r>
      <w:proofErr w:type="spellStart"/>
      <w:r>
        <w:t>data.frame</w:t>
      </w:r>
      <w:proofErr w:type="spellEnd"/>
      <w:r>
        <w:t>(</w:t>
      </w:r>
      <w:proofErr w:type="gramStart"/>
      <w:r>
        <w:t>strata.domain</w:t>
      </w:r>
      <w:proofErr w:type="gramEnd"/>
      <w:r>
        <w:t>1)</w:t>
      </w:r>
    </w:p>
    <w:p w14:paraId="7BD9A945" w14:textId="77777777" w:rsidR="003828A8" w:rsidRDefault="003828A8" w:rsidP="003828A8">
      <w:pPr>
        <w:pStyle w:val="Code"/>
      </w:pPr>
      <w:proofErr w:type="spellStart"/>
      <w:r>
        <w:t>colnames</w:t>
      </w:r>
      <w:proofErr w:type="spellEnd"/>
      <w:r>
        <w:t>(strata_dom</w:t>
      </w:r>
      <w:proofErr w:type="gramStart"/>
      <w:r>
        <w:t>1)=</w:t>
      </w:r>
      <w:proofErr w:type="gramEnd"/>
      <w:r>
        <w:t xml:space="preserve"> c("STRATO", "N", "DOM1", "</w:t>
      </w:r>
      <w:proofErr w:type="spellStart"/>
      <w:r>
        <w:t>LABEL","value</w:t>
      </w:r>
      <w:proofErr w:type="spellEnd"/>
      <w:r>
        <w:t>")</w:t>
      </w:r>
    </w:p>
    <w:p w14:paraId="683FBF44" w14:textId="77777777" w:rsidR="003828A8" w:rsidRDefault="003828A8" w:rsidP="003828A8">
      <w:pPr>
        <w:pStyle w:val="Code"/>
      </w:pPr>
      <w:r>
        <w:t xml:space="preserve">strata_dom1$LABEL &lt;- </w:t>
      </w:r>
      <w:proofErr w:type="spellStart"/>
      <w:proofErr w:type="gramStart"/>
      <w:r>
        <w:t>as.numeric</w:t>
      </w:r>
      <w:proofErr w:type="spellEnd"/>
      <w:proofErr w:type="gramEnd"/>
      <w:r>
        <w:t>(</w:t>
      </w:r>
      <w:proofErr w:type="spellStart"/>
      <w:r>
        <w:t>as.character</w:t>
      </w:r>
      <w:proofErr w:type="spellEnd"/>
      <w:r>
        <w:t>(strata_dom1$LABEL))</w:t>
      </w:r>
    </w:p>
    <w:p w14:paraId="70996FA3" w14:textId="77777777" w:rsidR="003828A8" w:rsidRDefault="003828A8" w:rsidP="003828A8">
      <w:pPr>
        <w:pStyle w:val="Code"/>
      </w:pPr>
      <w:r>
        <w:t xml:space="preserve">r= </w:t>
      </w:r>
      <w:proofErr w:type="spellStart"/>
      <w:r>
        <w:t>as.</w:t>
      </w:r>
      <w:proofErr w:type="gramStart"/>
      <w:r>
        <w:t>data.frame</w:t>
      </w:r>
      <w:proofErr w:type="spellEnd"/>
      <w:proofErr w:type="gramEnd"/>
      <w:r>
        <w:t xml:space="preserve">(which(table(strata_dom1$LABEL)== 1, </w:t>
      </w:r>
      <w:proofErr w:type="spellStart"/>
      <w:r>
        <w:t>arr.ind</w:t>
      </w:r>
      <w:proofErr w:type="spellEnd"/>
      <w:r>
        <w:t xml:space="preserve"> = TRUE))</w:t>
      </w:r>
    </w:p>
    <w:p w14:paraId="10B07CBD" w14:textId="09C15932" w:rsidR="003828A8" w:rsidRDefault="003828A8">
      <w:pPr>
        <w:pStyle w:val="Code"/>
      </w:pPr>
      <w:r>
        <w:t>strata_dom1&lt;- strata_dom1</w:t>
      </w:r>
      <w:proofErr w:type="gramStart"/>
      <w:r>
        <w:t>[!(</w:t>
      </w:r>
      <w:proofErr w:type="gramEnd"/>
      <w:r>
        <w:t>strata_dom1$LABEL %in% r$dim1),]</w:t>
      </w:r>
    </w:p>
    <w:p w14:paraId="5DAE0C4A" w14:textId="77777777" w:rsidR="003828A8" w:rsidRDefault="003828A8" w:rsidP="003828A8">
      <w:pPr>
        <w:pStyle w:val="Code"/>
      </w:pPr>
      <w:r>
        <w:t>#--------------------------------------</w:t>
      </w:r>
    </w:p>
    <w:p w14:paraId="791A6479" w14:textId="77777777" w:rsidR="003828A8" w:rsidRDefault="003828A8" w:rsidP="003828A8">
      <w:pPr>
        <w:pStyle w:val="Code"/>
      </w:pPr>
      <w:r>
        <w:t>labeldom1=</w:t>
      </w:r>
      <w:proofErr w:type="spellStart"/>
      <w:r>
        <w:t>as.numeric</w:t>
      </w:r>
      <w:proofErr w:type="spellEnd"/>
      <w:r>
        <w:t xml:space="preserve">(strata_dom1[,4]) # initial stratification to be used in simulated </w:t>
      </w:r>
      <w:proofErr w:type="spellStart"/>
      <w:r>
        <w:t>anealing</w:t>
      </w:r>
      <w:proofErr w:type="spellEnd"/>
    </w:p>
    <w:p w14:paraId="3D9E735D" w14:textId="1F04A0CE" w:rsidR="003828A8" w:rsidRDefault="003828A8">
      <w:pPr>
        <w:pStyle w:val="Code"/>
      </w:pPr>
      <w:r>
        <w:t xml:space="preserve">x1 &lt;- </w:t>
      </w:r>
      <w:proofErr w:type="spellStart"/>
      <w:proofErr w:type="gramStart"/>
      <w:r>
        <w:t>as.matrix</w:t>
      </w:r>
      <w:proofErr w:type="spellEnd"/>
      <w:proofErr w:type="gramEnd"/>
      <w:r>
        <w:t>(</w:t>
      </w:r>
      <w:proofErr w:type="spellStart"/>
      <w:r>
        <w:t>as.double</w:t>
      </w:r>
      <w:proofErr w:type="spellEnd"/>
      <w:r>
        <w:t>(matrix(strata_dom1[,5]))) # Matrix xi</w:t>
      </w:r>
    </w:p>
    <w:p w14:paraId="02BC7A99" w14:textId="1141FC34" w:rsidR="003828A8" w:rsidRDefault="003828A8">
      <w:pPr>
        <w:pStyle w:val="Code"/>
      </w:pPr>
      <w:r>
        <w:t xml:space="preserve"># using </w:t>
      </w:r>
      <w:proofErr w:type="spellStart"/>
      <w:r>
        <w:t>ga_solution$aggr_strata</w:t>
      </w:r>
      <w:proofErr w:type="spellEnd"/>
      <w:r>
        <w:t xml:space="preserve"> result for creating parameter samplesizeMultiDOM1</w:t>
      </w:r>
    </w:p>
    <w:p w14:paraId="13B801D2" w14:textId="77777777" w:rsidR="003828A8" w:rsidRDefault="003828A8" w:rsidP="003828A8">
      <w:pPr>
        <w:pStyle w:val="Code"/>
      </w:pPr>
      <w:r>
        <w:t xml:space="preserve">  </w:t>
      </w:r>
    </w:p>
    <w:p w14:paraId="152A9EA6" w14:textId="77777777" w:rsidR="003828A8" w:rsidRDefault="003828A8" w:rsidP="003828A8">
      <w:pPr>
        <w:pStyle w:val="Code"/>
      </w:pPr>
      <w:r>
        <w:t xml:space="preserve">  R = </w:t>
      </w:r>
      <w:proofErr w:type="gramStart"/>
      <w:r>
        <w:t>matrix(</w:t>
      </w:r>
      <w:proofErr w:type="gramEnd"/>
      <w:r>
        <w:t xml:space="preserve">0,nrow=1, </w:t>
      </w:r>
      <w:proofErr w:type="spellStart"/>
      <w:r>
        <w:t>ncol</w:t>
      </w:r>
      <w:proofErr w:type="spellEnd"/>
      <w:r>
        <w:t>=8)</w:t>
      </w:r>
    </w:p>
    <w:p w14:paraId="1F150A1E" w14:textId="77777777" w:rsidR="003828A8" w:rsidRDefault="003828A8" w:rsidP="003828A8">
      <w:pPr>
        <w:pStyle w:val="Code"/>
      </w:pPr>
      <w:r>
        <w:t xml:space="preserve">RR = </w:t>
      </w:r>
      <w:proofErr w:type="gramStart"/>
      <w:r>
        <w:t>matrix(</w:t>
      </w:r>
      <w:proofErr w:type="gramEnd"/>
      <w:r>
        <w:t xml:space="preserve">0,nrow=1, </w:t>
      </w:r>
      <w:proofErr w:type="spellStart"/>
      <w:r>
        <w:t>ncol</w:t>
      </w:r>
      <w:proofErr w:type="spellEnd"/>
      <w:r>
        <w:t>=8)</w:t>
      </w:r>
    </w:p>
    <w:p w14:paraId="0531E324" w14:textId="77777777" w:rsidR="003828A8" w:rsidRDefault="003828A8" w:rsidP="003828A8">
      <w:pPr>
        <w:pStyle w:val="Code"/>
      </w:pPr>
      <w:r>
        <w:t>for (</w:t>
      </w:r>
      <w:proofErr w:type="spellStart"/>
      <w:r>
        <w:t>i</w:t>
      </w:r>
      <w:proofErr w:type="spellEnd"/>
      <w:r>
        <w:t xml:space="preserve"> in </w:t>
      </w:r>
      <w:proofErr w:type="gramStart"/>
      <w:r>
        <w:t>1:nrow</w:t>
      </w:r>
      <w:proofErr w:type="gramEnd"/>
      <w:r>
        <w:t>(</w:t>
      </w:r>
      <w:proofErr w:type="spellStart"/>
      <w:r>
        <w:t>ga_solution$aggr_strata</w:t>
      </w:r>
      <w:proofErr w:type="spellEnd"/>
      <w:r>
        <w:t>)) {</w:t>
      </w:r>
    </w:p>
    <w:p w14:paraId="65E37F11" w14:textId="77777777" w:rsidR="003828A8" w:rsidRDefault="003828A8" w:rsidP="003828A8">
      <w:pPr>
        <w:pStyle w:val="Code"/>
      </w:pPr>
      <w:r>
        <w:t xml:space="preserve">  if (</w:t>
      </w:r>
      <w:proofErr w:type="spellStart"/>
      <w:r>
        <w:t>ga_solution$aggr_strata</w:t>
      </w:r>
      <w:proofErr w:type="spellEnd"/>
      <w:r>
        <w:t>[i,5] == 1) {</w:t>
      </w:r>
    </w:p>
    <w:p w14:paraId="638EA8B5" w14:textId="77777777" w:rsidR="003828A8" w:rsidRDefault="003828A8" w:rsidP="003828A8">
      <w:pPr>
        <w:pStyle w:val="Code"/>
      </w:pPr>
      <w:r>
        <w:t xml:space="preserve">    </w:t>
      </w:r>
      <w:proofErr w:type="gramStart"/>
      <w:r>
        <w:t>R[</w:t>
      </w:r>
      <w:proofErr w:type="gramEnd"/>
      <w:r>
        <w:t xml:space="preserve">1,] = </w:t>
      </w:r>
      <w:proofErr w:type="spellStart"/>
      <w:r>
        <w:t>as.matrix</w:t>
      </w:r>
      <w:proofErr w:type="spellEnd"/>
      <w:r>
        <w:t>(</w:t>
      </w:r>
      <w:proofErr w:type="spellStart"/>
      <w:r>
        <w:t>ga_solution$aggr_strata</w:t>
      </w:r>
      <w:proofErr w:type="spellEnd"/>
      <w:r>
        <w:t>[</w:t>
      </w:r>
      <w:proofErr w:type="spellStart"/>
      <w:r>
        <w:t>i</w:t>
      </w:r>
      <w:proofErr w:type="spellEnd"/>
      <w:r>
        <w:t>,])</w:t>
      </w:r>
    </w:p>
    <w:p w14:paraId="72EB196B" w14:textId="77777777" w:rsidR="003828A8" w:rsidRDefault="003828A8" w:rsidP="003828A8">
      <w:pPr>
        <w:pStyle w:val="Code"/>
      </w:pPr>
      <w:r>
        <w:t xml:space="preserve">    RR = </w:t>
      </w:r>
      <w:proofErr w:type="spellStart"/>
      <w:proofErr w:type="gramStart"/>
      <w:r>
        <w:t>rbind</w:t>
      </w:r>
      <w:proofErr w:type="spellEnd"/>
      <w:r>
        <w:t>(</w:t>
      </w:r>
      <w:proofErr w:type="gramEnd"/>
      <w:r>
        <w:t>RR,R)</w:t>
      </w:r>
    </w:p>
    <w:p w14:paraId="403B0CC4" w14:textId="77777777" w:rsidR="003828A8" w:rsidRDefault="003828A8" w:rsidP="003828A8">
      <w:pPr>
        <w:pStyle w:val="Code"/>
      </w:pPr>
      <w:r>
        <w:t xml:space="preserve">  }</w:t>
      </w:r>
    </w:p>
    <w:p w14:paraId="34658E73" w14:textId="77777777" w:rsidR="003828A8" w:rsidRDefault="003828A8" w:rsidP="003828A8">
      <w:pPr>
        <w:pStyle w:val="Code"/>
      </w:pPr>
      <w:r>
        <w:t>}</w:t>
      </w:r>
    </w:p>
    <w:p w14:paraId="7AA04B21" w14:textId="3B2BF7A2" w:rsidR="003828A8" w:rsidRDefault="003828A8">
      <w:pPr>
        <w:pStyle w:val="Code"/>
      </w:pPr>
      <w:proofErr w:type="gramStart"/>
      <w:r>
        <w:t>samplesize.domain</w:t>
      </w:r>
      <w:proofErr w:type="gramEnd"/>
      <w:r>
        <w:t>1 = RR[-1,]</w:t>
      </w:r>
    </w:p>
    <w:p w14:paraId="2E1F34F5" w14:textId="62BE0C9A" w:rsidR="002A6BA3" w:rsidRDefault="003828A8" w:rsidP="008B75AA">
      <w:pPr>
        <w:pStyle w:val="Code"/>
      </w:pPr>
      <w:r>
        <w:t>sampleSizeMultiDOM1=sum(ceiling(samplesize.domain1[,8]))</w:t>
      </w:r>
      <w:r w:rsidR="002A6BA3">
        <w:t>-----------------------------------------------------------------------------------</w:t>
      </w:r>
    </w:p>
    <w:p w14:paraId="03E3B1E5" w14:textId="626C77BB" w:rsidR="008B75AA" w:rsidRDefault="008B75AA" w:rsidP="008B75AA">
      <w:pPr>
        <w:pStyle w:val="Code"/>
      </w:pPr>
      <w:r>
        <w:t># Optimal allocation stratification ("</w:t>
      </w:r>
      <w:proofErr w:type="spellStart"/>
      <w:r>
        <w:t>saAlloc</w:t>
      </w:r>
      <w:proofErr w:type="spellEnd"/>
      <w:r>
        <w:t>") package</w:t>
      </w:r>
    </w:p>
    <w:p w14:paraId="512C4B39" w14:textId="77777777" w:rsidR="008B75AA" w:rsidRDefault="008B75AA" w:rsidP="008B75AA">
      <w:pPr>
        <w:pStyle w:val="Code"/>
      </w:pPr>
      <w:r>
        <w:t>library(</w:t>
      </w:r>
      <w:proofErr w:type="spellStart"/>
      <w:r>
        <w:t>saAlloc</w:t>
      </w:r>
      <w:proofErr w:type="spellEnd"/>
      <w:r>
        <w:t>)</w:t>
      </w:r>
    </w:p>
    <w:p w14:paraId="2B4EA9EB" w14:textId="77777777" w:rsidR="008B75AA" w:rsidRDefault="008B75AA" w:rsidP="008B75AA">
      <w:pPr>
        <w:pStyle w:val="Code"/>
      </w:pPr>
      <w:r>
        <w:t xml:space="preserve">sa_solution_acv_multi_1 &lt;- </w:t>
      </w:r>
      <w:proofErr w:type="spellStart"/>
      <w:proofErr w:type="gramStart"/>
      <w:r>
        <w:t>saMinCV</w:t>
      </w:r>
      <w:proofErr w:type="spellEnd"/>
      <w:r>
        <w:t>(</w:t>
      </w:r>
      <w:proofErr w:type="gramEnd"/>
    </w:p>
    <w:p w14:paraId="03D9588B" w14:textId="77777777" w:rsidR="008B75AA" w:rsidRDefault="008B75AA" w:rsidP="008B75AA">
      <w:pPr>
        <w:pStyle w:val="Code"/>
      </w:pPr>
      <w:r>
        <w:t xml:space="preserve">  x=x</w:t>
      </w:r>
      <w:proofErr w:type="gramStart"/>
      <w:r>
        <w:t>1 ,</w:t>
      </w:r>
      <w:proofErr w:type="gramEnd"/>
    </w:p>
    <w:p w14:paraId="44267A81" w14:textId="77777777" w:rsidR="008B75AA" w:rsidRDefault="008B75AA" w:rsidP="008B75AA">
      <w:pPr>
        <w:pStyle w:val="Code"/>
      </w:pPr>
      <w:r>
        <w:t xml:space="preserve">  label= labeldom1, </w:t>
      </w:r>
    </w:p>
    <w:p w14:paraId="13366E93" w14:textId="77777777" w:rsidR="008B75AA" w:rsidRDefault="008B75AA" w:rsidP="008B75AA">
      <w:pPr>
        <w:pStyle w:val="Code"/>
      </w:pPr>
      <w:r>
        <w:t xml:space="preserve">  # label =kMeansCluster1,</w:t>
      </w:r>
    </w:p>
    <w:p w14:paraId="2A3CAA5C" w14:textId="77777777" w:rsidR="008B75AA" w:rsidRDefault="008B75AA" w:rsidP="008B75AA">
      <w:pPr>
        <w:pStyle w:val="Code"/>
      </w:pPr>
      <w:r>
        <w:t xml:space="preserve">  </w:t>
      </w:r>
      <w:proofErr w:type="spellStart"/>
      <w:r>
        <w:t>targetCV</w:t>
      </w:r>
      <w:proofErr w:type="spellEnd"/>
      <w:proofErr w:type="gramStart"/>
      <w:r>
        <w:t>=(</w:t>
      </w:r>
      <w:proofErr w:type="gramEnd"/>
      <w:r>
        <w:t>0.02),</w:t>
      </w:r>
    </w:p>
    <w:p w14:paraId="746064A9" w14:textId="77777777" w:rsidR="008B75AA" w:rsidRDefault="008B75AA" w:rsidP="008B75AA">
      <w:pPr>
        <w:pStyle w:val="Code"/>
      </w:pPr>
      <w:r>
        <w:lastRenderedPageBreak/>
        <w:t xml:space="preserve">  </w:t>
      </w:r>
      <w:proofErr w:type="spellStart"/>
      <w:r>
        <w:t>sampleSize</w:t>
      </w:r>
      <w:proofErr w:type="spellEnd"/>
      <w:r>
        <w:t>=sampleSizeMultiDOM1,</w:t>
      </w:r>
    </w:p>
    <w:p w14:paraId="31028E0C" w14:textId="77777777" w:rsidR="008B75AA" w:rsidRDefault="008B75AA" w:rsidP="008B75AA">
      <w:pPr>
        <w:pStyle w:val="Code"/>
      </w:pPr>
      <w:r>
        <w:t xml:space="preserve">  </w:t>
      </w:r>
      <w:proofErr w:type="spellStart"/>
      <w:r>
        <w:t>terations</w:t>
      </w:r>
      <w:proofErr w:type="spellEnd"/>
      <w:r>
        <w:t>=100,</w:t>
      </w:r>
    </w:p>
    <w:p w14:paraId="4A103681" w14:textId="77777777" w:rsidR="008B75AA" w:rsidRDefault="008B75AA" w:rsidP="008B75AA">
      <w:pPr>
        <w:pStyle w:val="Code"/>
      </w:pPr>
      <w:r>
        <w:t xml:space="preserve">  penalty = penalty2,</w:t>
      </w:r>
    </w:p>
    <w:p w14:paraId="626EA430" w14:textId="1798E8C3" w:rsidR="00183901" w:rsidRDefault="008B75AA" w:rsidP="00D12407">
      <w:pPr>
        <w:pStyle w:val="Code"/>
      </w:pPr>
      <w:r>
        <w:t xml:space="preserve">  </w:t>
      </w:r>
      <w:proofErr w:type="spellStart"/>
      <w:r>
        <w:t>preserveSatisfied</w:t>
      </w:r>
      <w:proofErr w:type="spellEnd"/>
      <w:r>
        <w:t>=TRUE,</w:t>
      </w:r>
    </w:p>
    <w:p w14:paraId="252B083A" w14:textId="77777777" w:rsidR="008B75AA" w:rsidRDefault="008B75AA" w:rsidP="008B75AA">
      <w:pPr>
        <w:pStyle w:val="Code"/>
      </w:pPr>
      <w:r>
        <w:t xml:space="preserve">  </w:t>
      </w:r>
      <w:proofErr w:type="spellStart"/>
      <w:r>
        <w:t>fpc</w:t>
      </w:r>
      <w:proofErr w:type="spellEnd"/>
      <w:r>
        <w:t>=FALSE</w:t>
      </w:r>
    </w:p>
    <w:p w14:paraId="7EE77142" w14:textId="77777777" w:rsidR="008B75AA" w:rsidRDefault="008B75AA" w:rsidP="008B75AA">
      <w:pPr>
        <w:pStyle w:val="Code"/>
      </w:pPr>
      <w:r>
        <w:t>)</w:t>
      </w:r>
    </w:p>
    <w:p w14:paraId="0FF0E92A" w14:textId="77777777" w:rsidR="008B75AA" w:rsidRDefault="008B75AA" w:rsidP="008B75AA">
      <w:pPr>
        <w:pStyle w:val="Code"/>
      </w:pPr>
      <w:r>
        <w:t>summary(sa_solution_acv_multi_1)</w:t>
      </w:r>
    </w:p>
    <w:p w14:paraId="52E28ADB" w14:textId="6A9595AC" w:rsidR="000364FE" w:rsidRDefault="000364FE" w:rsidP="000364FE">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EE9812C" w14:textId="277103DB" w:rsidR="001B54F2" w:rsidRDefault="001B54F2">
      <w:pPr>
        <w:spacing w:before="0" w:line="240" w:lineRule="auto"/>
        <w:ind w:right="0"/>
        <w:rPr>
          <w:b/>
          <w:bCs/>
        </w:rPr>
      </w:pPr>
      <w:r>
        <w:br w:type="page"/>
      </w:r>
    </w:p>
    <w:p w14:paraId="350A1BD3" w14:textId="72525BCD" w:rsidR="008E47FE" w:rsidRDefault="00DE460C" w:rsidP="007E66E3">
      <w:pPr>
        <w:pStyle w:val="Heading1"/>
      </w:pPr>
      <w:bookmarkStart w:id="32" w:name="_Toc22109628"/>
      <w:r>
        <w:lastRenderedPageBreak/>
        <w:t>References</w:t>
      </w:r>
      <w:bookmarkEnd w:id="32"/>
    </w:p>
    <w:p w14:paraId="542C9643" w14:textId="77777777" w:rsidR="00A514FD" w:rsidRPr="00A514FD" w:rsidRDefault="00243D2A" w:rsidP="00A514FD">
      <w:pPr>
        <w:pStyle w:val="Bibliography"/>
      </w:pPr>
      <w:r>
        <w:fldChar w:fldCharType="begin"/>
      </w:r>
      <w:r w:rsidR="00C74888">
        <w:instrText xml:space="preserve"> ADDIN ZOTERO_BIBL {"uncited":[],"omitted":[],"custom":[]} CSL_BIBLIOGRAPHY </w:instrText>
      </w:r>
      <w:r>
        <w:fldChar w:fldCharType="separate"/>
      </w:r>
      <w:r w:rsidR="00A514FD" w:rsidRPr="00A514FD">
        <w:t xml:space="preserve">Ballin, M., &amp; Barcaroli, G. (2013). Joint determination of optimal stratification and sample allocation using genetic algorithm. </w:t>
      </w:r>
      <w:r w:rsidR="00A514FD" w:rsidRPr="00A514FD">
        <w:rPr>
          <w:i/>
          <w:iCs/>
        </w:rPr>
        <w:t>Survey Methodology</w:t>
      </w:r>
      <w:r w:rsidR="00A514FD" w:rsidRPr="00A514FD">
        <w:t>, 27.</w:t>
      </w:r>
    </w:p>
    <w:p w14:paraId="4D8D6B3F" w14:textId="77777777" w:rsidR="00A514FD" w:rsidRPr="00A514FD" w:rsidRDefault="00A514FD" w:rsidP="00A514FD">
      <w:pPr>
        <w:pStyle w:val="Bibliography"/>
      </w:pPr>
      <w:r w:rsidRPr="00A514FD">
        <w:t xml:space="preserve">Barcaroli, G. (2014a). SamplingStrata: An R Package for the Optimization of Stratified Sampling. </w:t>
      </w:r>
      <w:r w:rsidRPr="00A514FD">
        <w:rPr>
          <w:i/>
          <w:iCs/>
        </w:rPr>
        <w:t>Journal of Statistical Software</w:t>
      </w:r>
      <w:r w:rsidRPr="00A514FD">
        <w:t xml:space="preserve">, </w:t>
      </w:r>
      <w:r w:rsidRPr="00A514FD">
        <w:rPr>
          <w:i/>
          <w:iCs/>
        </w:rPr>
        <w:t>61</w:t>
      </w:r>
      <w:r w:rsidRPr="00A514FD">
        <w:t>(1), 1–24. https://doi.org/10.18637/jss.v061.i04</w:t>
      </w:r>
    </w:p>
    <w:p w14:paraId="455820BC" w14:textId="77777777" w:rsidR="00A514FD" w:rsidRPr="00A514FD" w:rsidRDefault="00A514FD" w:rsidP="00A514FD">
      <w:pPr>
        <w:pStyle w:val="Bibliography"/>
      </w:pPr>
      <w:r w:rsidRPr="00A514FD">
        <w:t xml:space="preserve">Barcaroli, G. (2014b). </w:t>
      </w:r>
      <w:r w:rsidRPr="00A514FD">
        <w:rPr>
          <w:b/>
          <w:bCs/>
        </w:rPr>
        <w:t>SamplingStrata</w:t>
      </w:r>
      <w:r w:rsidRPr="00A514FD">
        <w:t xml:space="preserve">: An </w:t>
      </w:r>
      <w:r w:rsidRPr="00A514FD">
        <w:rPr>
          <w:i/>
          <w:iCs/>
        </w:rPr>
        <w:t>R</w:t>
      </w:r>
      <w:r w:rsidRPr="00A514FD">
        <w:t xml:space="preserve"> Package for the Optimization of Stratified Sampling. </w:t>
      </w:r>
      <w:r w:rsidRPr="00A514FD">
        <w:rPr>
          <w:i/>
          <w:iCs/>
        </w:rPr>
        <w:t>Journal of Statistical Software</w:t>
      </w:r>
      <w:r w:rsidRPr="00A514FD">
        <w:t xml:space="preserve">, </w:t>
      </w:r>
      <w:r w:rsidRPr="00A514FD">
        <w:rPr>
          <w:i/>
          <w:iCs/>
        </w:rPr>
        <w:t>61</w:t>
      </w:r>
      <w:r w:rsidRPr="00A514FD">
        <w:t>(4). https://doi.org/10.18637/jss.v061.i04</w:t>
      </w:r>
    </w:p>
    <w:p w14:paraId="60ECA5C2" w14:textId="77777777" w:rsidR="00A514FD" w:rsidRPr="00A514FD" w:rsidRDefault="00A514FD" w:rsidP="00A514FD">
      <w:pPr>
        <w:pStyle w:val="Bibliography"/>
      </w:pPr>
      <w:r w:rsidRPr="00A514FD">
        <w:t>Barcaroli, G. (2019a, April 21). R package for Optimal Stratification of Sampling Frames for Multipurpose Sampling Surveys: Barcaroli/SamplingStrata. Retrieved April 23, 2019, from https://github.com/barcaroli/SamplingStrata</w:t>
      </w:r>
    </w:p>
    <w:p w14:paraId="719FFF08" w14:textId="77777777" w:rsidR="00A514FD" w:rsidRPr="00A514FD" w:rsidRDefault="00A514FD" w:rsidP="00A514FD">
      <w:pPr>
        <w:pStyle w:val="Bibliography"/>
      </w:pPr>
      <w:r w:rsidRPr="00A514FD">
        <w:t>Barcaroli, G. (2019b, May 2). optimizeStrata: Best stratification of a sampling frame for multipurpose... in SamplingStrata: Optimal Stratification of Sampling Frames for Multipurpose Sampling Surveys. Retrieved August 12, 2019, from https://rdrr.io/cran/SamplingStrata/man/optimizeStrata.html</w:t>
      </w:r>
    </w:p>
    <w:p w14:paraId="2207C3E7" w14:textId="77777777" w:rsidR="00A514FD" w:rsidRPr="00A514FD" w:rsidRDefault="00A514FD" w:rsidP="00A514FD">
      <w:pPr>
        <w:pStyle w:val="Bibliography"/>
      </w:pPr>
      <w:r w:rsidRPr="00A514FD">
        <w:t xml:space="preserve">Bethel, J. (1989). </w:t>
      </w:r>
      <w:r w:rsidRPr="00A514FD">
        <w:rPr>
          <w:i/>
          <w:iCs/>
        </w:rPr>
        <w:t>Sample allocation in multivariate surveys</w:t>
      </w:r>
      <w:r w:rsidRPr="00A514FD">
        <w:t xml:space="preserve">. </w:t>
      </w:r>
      <w:r w:rsidRPr="00A514FD">
        <w:rPr>
          <w:i/>
          <w:iCs/>
        </w:rPr>
        <w:t>15</w:t>
      </w:r>
      <w:r w:rsidRPr="00A514FD">
        <w:t>, 47–57.</w:t>
      </w:r>
    </w:p>
    <w:p w14:paraId="1EF34146" w14:textId="77777777" w:rsidR="00A514FD" w:rsidRPr="00A514FD" w:rsidRDefault="00A514FD" w:rsidP="00A514FD">
      <w:pPr>
        <w:pStyle w:val="Bibliography"/>
      </w:pPr>
      <w:r w:rsidRPr="00A514FD">
        <w:t>Bureau of Transportation Statistics. (2019a, February 25). 2017 Commodity Flow Survey Overview and Methodology. Retrieved April 23, 2019, from https://www.bts.gov/archive/publications/commodity_flow_survey/methodology_2012</w:t>
      </w:r>
    </w:p>
    <w:p w14:paraId="751BD16D" w14:textId="77777777" w:rsidR="00A514FD" w:rsidRPr="00A514FD" w:rsidRDefault="00A514FD" w:rsidP="00A514FD">
      <w:pPr>
        <w:pStyle w:val="Bibliography"/>
      </w:pPr>
      <w:r w:rsidRPr="00A514FD">
        <w:t>Bureau of Transportation Statistics. (2019b, March 29). Freight Analysis Framework. Retrieved April 23, 2019, from https://www.bts.gov/faf</w:t>
      </w:r>
    </w:p>
    <w:p w14:paraId="473E28E0" w14:textId="77777777" w:rsidR="00A514FD" w:rsidRPr="00A514FD" w:rsidRDefault="00A514FD" w:rsidP="00A514FD">
      <w:pPr>
        <w:pStyle w:val="Bibliography"/>
      </w:pPr>
      <w:r w:rsidRPr="00A514FD">
        <w:t xml:space="preserve">Ghanbartehrani, S. (2019, April 10). Saeedt/CFS_Sampling. Retrieved April 23, 2019, from </w:t>
      </w:r>
      <w:r w:rsidRPr="00A514FD">
        <w:lastRenderedPageBreak/>
        <w:t>GitHub website: https://github.com/saeedt/CFS_Sampling</w:t>
      </w:r>
    </w:p>
    <w:p w14:paraId="36B2F0F8" w14:textId="77777777" w:rsidR="00A514FD" w:rsidRPr="00A514FD" w:rsidRDefault="00A514FD" w:rsidP="00A514FD">
      <w:pPr>
        <w:pStyle w:val="Bibliography"/>
      </w:pPr>
      <w:r w:rsidRPr="00A514FD">
        <w:t xml:space="preserve">Hartigan, J. A., &amp; Wong, M. A. (1979). Algorithm AS 136: A K-Means Clustering Algorithm. </w:t>
      </w:r>
      <w:r w:rsidRPr="00A514FD">
        <w:rPr>
          <w:i/>
          <w:iCs/>
        </w:rPr>
        <w:t>Applied Statistics</w:t>
      </w:r>
      <w:r w:rsidRPr="00A514FD">
        <w:t xml:space="preserve">, </w:t>
      </w:r>
      <w:r w:rsidRPr="00A514FD">
        <w:rPr>
          <w:i/>
          <w:iCs/>
        </w:rPr>
        <w:t>28</w:t>
      </w:r>
      <w:r w:rsidRPr="00A514FD">
        <w:t>(1), 100. https://doi.org/10.2307/2346830</w:t>
      </w:r>
    </w:p>
    <w:p w14:paraId="09D31A89" w14:textId="77777777" w:rsidR="00A514FD" w:rsidRPr="00A514FD" w:rsidRDefault="00A514FD" w:rsidP="00A514FD">
      <w:pPr>
        <w:pStyle w:val="Bibliography"/>
      </w:pPr>
      <w:r w:rsidRPr="00A514FD">
        <w:t xml:space="preserve">Lisic, J., Sang, H., Zhu, Z., &amp; Zimmer, S. (2018). Optimal Stratification and Allocation for the June Agricultural Survey. </w:t>
      </w:r>
      <w:r w:rsidRPr="00A514FD">
        <w:rPr>
          <w:i/>
          <w:iCs/>
        </w:rPr>
        <w:t>Journal of Official Statistics</w:t>
      </w:r>
      <w:r w:rsidRPr="00A514FD">
        <w:t xml:space="preserve">, </w:t>
      </w:r>
      <w:r w:rsidRPr="00A514FD">
        <w:rPr>
          <w:i/>
          <w:iCs/>
        </w:rPr>
        <w:t>34</w:t>
      </w:r>
      <w:r w:rsidRPr="00A514FD">
        <w:t>(1), 121–148. https://doi.org/10.1515/jos-2018-0007</w:t>
      </w:r>
    </w:p>
    <w:p w14:paraId="02ADB557" w14:textId="77777777" w:rsidR="00A514FD" w:rsidRPr="00A514FD" w:rsidRDefault="00A514FD" w:rsidP="00A514FD">
      <w:pPr>
        <w:pStyle w:val="Bibliography"/>
      </w:pPr>
      <w:r w:rsidRPr="00A514FD">
        <w:t>R Consortium. (2014, March 27). RStudio. Retrieved April 23, 2019, from RStudio website: https://www.rstudio.com/</w:t>
      </w:r>
    </w:p>
    <w:p w14:paraId="5D128D97" w14:textId="77777777" w:rsidR="00A514FD" w:rsidRPr="00A514FD" w:rsidRDefault="00A514FD" w:rsidP="00A514FD">
      <w:pPr>
        <w:pStyle w:val="Bibliography"/>
      </w:pPr>
      <w:r w:rsidRPr="00A514FD">
        <w:t xml:space="preserve">Rivest, L.-P. (2017). </w:t>
      </w:r>
      <w:r w:rsidRPr="00A514FD">
        <w:rPr>
          <w:i/>
          <w:iCs/>
        </w:rPr>
        <w:t>Cran/stratification</w:t>
      </w:r>
      <w:r w:rsidRPr="00A514FD">
        <w:t xml:space="preserve"> [R]. Retrieved from https://github.com/cran/stratification (Original work published 2014)</w:t>
      </w:r>
    </w:p>
    <w:p w14:paraId="2BCEC289" w14:textId="77777777" w:rsidR="00A514FD" w:rsidRPr="00A514FD" w:rsidRDefault="00A514FD" w:rsidP="00A514FD">
      <w:pPr>
        <w:pStyle w:val="Bibliography"/>
      </w:pPr>
      <w:r w:rsidRPr="00A514FD">
        <w:t>The Comprehensive R Archive Network. (2019, March 11). Retrieved April 18, 2019, from https://cran.r-project.org/</w:t>
      </w:r>
    </w:p>
    <w:p w14:paraId="3609C2BC" w14:textId="77777777" w:rsidR="00A514FD" w:rsidRPr="00A514FD" w:rsidRDefault="00A514FD" w:rsidP="00A514FD">
      <w:pPr>
        <w:pStyle w:val="Bibliography"/>
      </w:pPr>
      <w:r w:rsidRPr="00A514FD">
        <w:t>The PostgreSQL Global Development Group. (2019a). PostgreSQL: Documentation: 11: 43.1. Overview. Retrieved April 23, 2019, from https://www.postgresql.org/docs/current/plpgsql-overview.html</w:t>
      </w:r>
    </w:p>
    <w:p w14:paraId="2F806C48" w14:textId="77777777" w:rsidR="00A514FD" w:rsidRPr="00A514FD" w:rsidRDefault="00A514FD" w:rsidP="00A514FD">
      <w:pPr>
        <w:pStyle w:val="Bibliography"/>
      </w:pPr>
      <w:r w:rsidRPr="00A514FD">
        <w:t>The PostgreSQL Global Development Group. (2019b). PostgreSQL: The world’s most advanced open source database. Retrieved April 23, 2019, from https://www.postgresql.org/</w:t>
      </w:r>
    </w:p>
    <w:p w14:paraId="6CC6D2A8" w14:textId="77777777" w:rsidR="00A514FD" w:rsidRPr="00A514FD" w:rsidRDefault="00A514FD" w:rsidP="00A514FD">
      <w:pPr>
        <w:pStyle w:val="Bibliography"/>
      </w:pPr>
      <w:r w:rsidRPr="00A514FD">
        <w:t>The R Foundation. (2019). R: The R Project for Statistical Computing. Retrieved April 23, 2019, from https://www.r-project.org/</w:t>
      </w:r>
    </w:p>
    <w:p w14:paraId="228C6255" w14:textId="77777777" w:rsidR="00A514FD" w:rsidRPr="00A514FD" w:rsidRDefault="00A514FD" w:rsidP="00A514FD">
      <w:pPr>
        <w:pStyle w:val="Bibliography"/>
      </w:pPr>
      <w:r w:rsidRPr="00A514FD">
        <w:t>The R Foundation. (n.d.). Building R for Windows. Retrieved August 6, 2019, from https://cran.r-project.org/bin/windows/Rtools/</w:t>
      </w:r>
    </w:p>
    <w:p w14:paraId="7EA50E8C" w14:textId="77777777" w:rsidR="00A514FD" w:rsidRPr="00A514FD" w:rsidRDefault="00A514FD" w:rsidP="00A514FD">
      <w:pPr>
        <w:pStyle w:val="Bibliography"/>
      </w:pPr>
      <w:r w:rsidRPr="00A514FD">
        <w:lastRenderedPageBreak/>
        <w:t>US Census Bureau. (2018, September 12). County Business Patterns: 2016. Retrieved April 23, 2019, from https://www.census.gov/data/datasets/2016/econ/cbp/2016-cbp.html</w:t>
      </w:r>
    </w:p>
    <w:p w14:paraId="5C98B2D8" w14:textId="1D2C0F7E" w:rsidR="008B75AA" w:rsidRDefault="00243D2A" w:rsidP="007E66E3">
      <w:pPr>
        <w:pStyle w:val="Heading1"/>
        <w:numPr>
          <w:ilvl w:val="0"/>
          <w:numId w:val="0"/>
        </w:numPr>
        <w:ind w:left="100"/>
      </w:pPr>
      <w:r>
        <w:fldChar w:fldCharType="end"/>
      </w:r>
    </w:p>
    <w:p w14:paraId="0D468266" w14:textId="04240516" w:rsidR="000C35DD" w:rsidRDefault="000C35DD" w:rsidP="007E66E3">
      <w:pPr>
        <w:pStyle w:val="Heading1"/>
        <w:numPr>
          <w:ilvl w:val="0"/>
          <w:numId w:val="0"/>
        </w:numPr>
      </w:pPr>
    </w:p>
    <w:sectPr w:rsidR="000C35DD">
      <w:pgSz w:w="12240" w:h="15840"/>
      <w:pgMar w:top="1360" w:right="1320" w:bottom="1800" w:left="1340" w:header="0" w:footer="16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0CA90" w14:textId="77777777" w:rsidR="005C359E" w:rsidRDefault="005C359E" w:rsidP="00464704">
      <w:r>
        <w:separator/>
      </w:r>
    </w:p>
  </w:endnote>
  <w:endnote w:type="continuationSeparator" w:id="0">
    <w:p w14:paraId="1170DA9F" w14:textId="77777777" w:rsidR="005C359E" w:rsidRDefault="005C359E"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9FA10" w14:textId="77777777" w:rsidR="00FA3B62" w:rsidRDefault="00FA3B62"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14:anchorId="39A3779A" wp14:editId="4F302C28">
              <wp:simplePos x="0" y="0"/>
              <wp:positionH relativeFrom="page">
                <wp:posOffset>3785235</wp:posOffset>
              </wp:positionH>
              <wp:positionV relativeFrom="page">
                <wp:posOffset>8890000</wp:posOffset>
              </wp:positionV>
              <wp:extent cx="203200" cy="194310"/>
              <wp:effectExtent l="3810" t="3175"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D2E0" w14:textId="2726E967" w:rsidR="00FA3B62" w:rsidRDefault="00FA3B62" w:rsidP="00464704">
                          <w:pPr>
                            <w:pStyle w:val="BodyText"/>
                          </w:pPr>
                          <w:r>
                            <w:fldChar w:fldCharType="begin"/>
                          </w:r>
                          <w:r>
                            <w:instrText xml:space="preserve"> PAGE </w:instrText>
                          </w:r>
                          <w:r>
                            <w:fldChar w:fldCharType="separate"/>
                          </w:r>
                          <w:r>
                            <w:rPr>
                              <w:noProof/>
                            </w:rPr>
                            <w:t>2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3779A" id="_x0000_t202" coordsize="21600,21600" o:spt="202" path="m,l,21600r21600,l21600,xe">
              <v:stroke joinstyle="miter"/>
              <v:path gradientshapeok="t" o:connecttype="rect"/>
            </v:shapetype>
            <v:shape id="Text Box 1" o:spid="_x0000_s1026" type="#_x0000_t202" style="position:absolute;margin-left:298.05pt;margin-top:700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" filled="f" stroked="f">
              <v:textbox inset="0,0,0,0">
                <w:txbxContent>
                  <w:p w14:paraId="061AD2E0" w14:textId="2726E967" w:rsidR="00FA3B62" w:rsidRDefault="00FA3B62" w:rsidP="00464704">
                    <w:pPr>
                      <w:pStyle w:val="BodyText"/>
                    </w:pPr>
                    <w:r>
                      <w:fldChar w:fldCharType="begin"/>
                    </w:r>
                    <w:r>
                      <w:instrText xml:space="preserve"> PAGE </w:instrText>
                    </w:r>
                    <w:r>
                      <w:fldChar w:fldCharType="separate"/>
                    </w:r>
                    <w:r>
                      <w:rPr>
                        <w:noProof/>
                      </w:rPr>
                      <w:t>2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3E684" w14:textId="77777777" w:rsidR="005C359E" w:rsidRDefault="005C359E" w:rsidP="00464704">
      <w:r>
        <w:separator/>
      </w:r>
    </w:p>
  </w:footnote>
  <w:footnote w:type="continuationSeparator" w:id="0">
    <w:p w14:paraId="6119C88B" w14:textId="77777777" w:rsidR="005C359E" w:rsidRDefault="005C359E"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4CB"/>
    <w:multiLevelType w:val="hybridMultilevel"/>
    <w:tmpl w:val="F99A42B8"/>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3" w15:restartNumberingAfterBreak="0">
    <w:nsid w:val="26E317E3"/>
    <w:multiLevelType w:val="hybridMultilevel"/>
    <w:tmpl w:val="491E8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5" w15:restartNumberingAfterBreak="0">
    <w:nsid w:val="4BA77E96"/>
    <w:multiLevelType w:val="multilevel"/>
    <w:tmpl w:val="09B81C90"/>
    <w:lvl w:ilvl="0">
      <w:start w:val="1"/>
      <w:numFmt w:val="decimal"/>
      <w:pStyle w:val="Heading1"/>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pStyle w:val="Heading2"/>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6" w15:restartNumberingAfterBreak="0">
    <w:nsid w:val="544F1D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8" w15:restartNumberingAfterBreak="0">
    <w:nsid w:val="7BE5409B"/>
    <w:multiLevelType w:val="hybridMultilevel"/>
    <w:tmpl w:val="05CCADA2"/>
    <w:lvl w:ilvl="0" w:tplc="19425A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2"/>
  </w:num>
  <w:num w:numId="5">
    <w:abstractNumId w:val="7"/>
  </w:num>
  <w:num w:numId="6">
    <w:abstractNumId w:val="5"/>
    <w:lvlOverride w:ilvl="0">
      <w:startOverride w:val="6"/>
    </w:lvlOverride>
    <w:lvlOverride w:ilvl="1">
      <w:startOverride w:val="3"/>
    </w:lvlOverride>
  </w:num>
  <w:num w:numId="7">
    <w:abstractNumId w:val="8"/>
  </w:num>
  <w:num w:numId="8">
    <w:abstractNumId w:val="5"/>
    <w:lvlOverride w:ilvl="0">
      <w:startOverride w:val="1"/>
    </w:lvlOverride>
    <w:lvlOverride w:ilvl="1">
      <w:startOverride w:val="1"/>
    </w:lvlOverride>
    <w:lvlOverride w:ilvl="2"/>
    <w:lvlOverride w:ilvl="3"/>
    <w:lvlOverride w:ilvl="4"/>
    <w:lvlOverride w:ilvl="5"/>
    <w:lvlOverride w:ilvl="6"/>
    <w:lvlOverride w:ilvl="7"/>
    <w:lvlOverride w:ilvl="8"/>
  </w:num>
  <w:num w:numId="9">
    <w:abstractNumId w:val="0"/>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wNDUwMDU1tDQ2MjZS0lEKTi0uzszPAykwNKgFAH2J9w8tAAAA"/>
  </w:docVars>
  <w:rsids>
    <w:rsidRoot w:val="008E47FE"/>
    <w:rsid w:val="000122D7"/>
    <w:rsid w:val="000122EB"/>
    <w:rsid w:val="00021A6A"/>
    <w:rsid w:val="00022BEC"/>
    <w:rsid w:val="00035BD8"/>
    <w:rsid w:val="000364FE"/>
    <w:rsid w:val="000520E1"/>
    <w:rsid w:val="0005385A"/>
    <w:rsid w:val="000565B6"/>
    <w:rsid w:val="000615F4"/>
    <w:rsid w:val="000676C4"/>
    <w:rsid w:val="000709BD"/>
    <w:rsid w:val="00070B46"/>
    <w:rsid w:val="00071193"/>
    <w:rsid w:val="00073A49"/>
    <w:rsid w:val="000767DE"/>
    <w:rsid w:val="0007792A"/>
    <w:rsid w:val="00081F0C"/>
    <w:rsid w:val="00082A34"/>
    <w:rsid w:val="00083C3B"/>
    <w:rsid w:val="00084BB1"/>
    <w:rsid w:val="00090BE3"/>
    <w:rsid w:val="000948A7"/>
    <w:rsid w:val="0009704F"/>
    <w:rsid w:val="000B0A11"/>
    <w:rsid w:val="000B307C"/>
    <w:rsid w:val="000B3EC2"/>
    <w:rsid w:val="000B5DE9"/>
    <w:rsid w:val="000B7062"/>
    <w:rsid w:val="000C10A3"/>
    <w:rsid w:val="000C35CE"/>
    <w:rsid w:val="000C35DD"/>
    <w:rsid w:val="000C3CE6"/>
    <w:rsid w:val="000C7137"/>
    <w:rsid w:val="000D61C9"/>
    <w:rsid w:val="000F0FBA"/>
    <w:rsid w:val="000F1137"/>
    <w:rsid w:val="000F225D"/>
    <w:rsid w:val="000F27B8"/>
    <w:rsid w:val="000F3705"/>
    <w:rsid w:val="000F43E5"/>
    <w:rsid w:val="000F7F1C"/>
    <w:rsid w:val="0011205A"/>
    <w:rsid w:val="00124921"/>
    <w:rsid w:val="0012495B"/>
    <w:rsid w:val="0013019E"/>
    <w:rsid w:val="001323D7"/>
    <w:rsid w:val="00136D5A"/>
    <w:rsid w:val="00151248"/>
    <w:rsid w:val="00154CB5"/>
    <w:rsid w:val="0016326E"/>
    <w:rsid w:val="0016390E"/>
    <w:rsid w:val="00171C91"/>
    <w:rsid w:val="00175455"/>
    <w:rsid w:val="00177C97"/>
    <w:rsid w:val="0018098E"/>
    <w:rsid w:val="00182B90"/>
    <w:rsid w:val="00183901"/>
    <w:rsid w:val="00191275"/>
    <w:rsid w:val="00194800"/>
    <w:rsid w:val="001961FA"/>
    <w:rsid w:val="001A134B"/>
    <w:rsid w:val="001A6F30"/>
    <w:rsid w:val="001B0687"/>
    <w:rsid w:val="001B3AB5"/>
    <w:rsid w:val="001B54F2"/>
    <w:rsid w:val="001B5B3E"/>
    <w:rsid w:val="001C6076"/>
    <w:rsid w:val="001D2463"/>
    <w:rsid w:val="001D59AB"/>
    <w:rsid w:val="001E11A0"/>
    <w:rsid w:val="001E28AB"/>
    <w:rsid w:val="001E3E56"/>
    <w:rsid w:val="001E6977"/>
    <w:rsid w:val="001E6DFF"/>
    <w:rsid w:val="001E7241"/>
    <w:rsid w:val="00200CA9"/>
    <w:rsid w:val="00207D1E"/>
    <w:rsid w:val="00217673"/>
    <w:rsid w:val="002215AA"/>
    <w:rsid w:val="002216C4"/>
    <w:rsid w:val="00225624"/>
    <w:rsid w:val="002267A8"/>
    <w:rsid w:val="00226979"/>
    <w:rsid w:val="00226CB3"/>
    <w:rsid w:val="00227E89"/>
    <w:rsid w:val="00233631"/>
    <w:rsid w:val="0023579F"/>
    <w:rsid w:val="00243D2A"/>
    <w:rsid w:val="00245F53"/>
    <w:rsid w:val="00247DEF"/>
    <w:rsid w:val="002606CA"/>
    <w:rsid w:val="00262E6E"/>
    <w:rsid w:val="00265C70"/>
    <w:rsid w:val="00267B25"/>
    <w:rsid w:val="0027311C"/>
    <w:rsid w:val="002740A3"/>
    <w:rsid w:val="00276B57"/>
    <w:rsid w:val="002817D2"/>
    <w:rsid w:val="00283BC0"/>
    <w:rsid w:val="00284B86"/>
    <w:rsid w:val="00286983"/>
    <w:rsid w:val="00291A49"/>
    <w:rsid w:val="0029277C"/>
    <w:rsid w:val="00293AFB"/>
    <w:rsid w:val="002A391A"/>
    <w:rsid w:val="002A6BA3"/>
    <w:rsid w:val="002A730C"/>
    <w:rsid w:val="002B4666"/>
    <w:rsid w:val="002B4C7B"/>
    <w:rsid w:val="002B4EF3"/>
    <w:rsid w:val="002B5082"/>
    <w:rsid w:val="002B61AC"/>
    <w:rsid w:val="002C1C31"/>
    <w:rsid w:val="002C30A4"/>
    <w:rsid w:val="002C3C9F"/>
    <w:rsid w:val="002D095A"/>
    <w:rsid w:val="002D0C13"/>
    <w:rsid w:val="002D1C7F"/>
    <w:rsid w:val="002D30BB"/>
    <w:rsid w:val="002D70A0"/>
    <w:rsid w:val="002E00F2"/>
    <w:rsid w:val="002E1621"/>
    <w:rsid w:val="002E193F"/>
    <w:rsid w:val="002E3134"/>
    <w:rsid w:val="002E35AA"/>
    <w:rsid w:val="002E3B47"/>
    <w:rsid w:val="002E6B65"/>
    <w:rsid w:val="002F0224"/>
    <w:rsid w:val="002F1D10"/>
    <w:rsid w:val="002F259B"/>
    <w:rsid w:val="002F43EE"/>
    <w:rsid w:val="00300CB9"/>
    <w:rsid w:val="00302EA2"/>
    <w:rsid w:val="003079FA"/>
    <w:rsid w:val="00315569"/>
    <w:rsid w:val="00315770"/>
    <w:rsid w:val="0032249A"/>
    <w:rsid w:val="00322F6D"/>
    <w:rsid w:val="00327E24"/>
    <w:rsid w:val="003310CB"/>
    <w:rsid w:val="00334C50"/>
    <w:rsid w:val="00337B30"/>
    <w:rsid w:val="00342EE3"/>
    <w:rsid w:val="00343CAF"/>
    <w:rsid w:val="00343CCD"/>
    <w:rsid w:val="0034401E"/>
    <w:rsid w:val="00344516"/>
    <w:rsid w:val="00344521"/>
    <w:rsid w:val="003446D0"/>
    <w:rsid w:val="00344A4D"/>
    <w:rsid w:val="003465A7"/>
    <w:rsid w:val="003479AC"/>
    <w:rsid w:val="00354014"/>
    <w:rsid w:val="00355E7D"/>
    <w:rsid w:val="00371277"/>
    <w:rsid w:val="00371FF7"/>
    <w:rsid w:val="003723F8"/>
    <w:rsid w:val="00373268"/>
    <w:rsid w:val="00373F99"/>
    <w:rsid w:val="003746F9"/>
    <w:rsid w:val="003752E5"/>
    <w:rsid w:val="00380F34"/>
    <w:rsid w:val="003828A8"/>
    <w:rsid w:val="003875F9"/>
    <w:rsid w:val="00392836"/>
    <w:rsid w:val="00394F00"/>
    <w:rsid w:val="003A0791"/>
    <w:rsid w:val="003A7EDE"/>
    <w:rsid w:val="003B0146"/>
    <w:rsid w:val="003B42BC"/>
    <w:rsid w:val="003B457B"/>
    <w:rsid w:val="003B4F86"/>
    <w:rsid w:val="003C690D"/>
    <w:rsid w:val="003D4605"/>
    <w:rsid w:val="003E1283"/>
    <w:rsid w:val="003E4FEF"/>
    <w:rsid w:val="003E57A2"/>
    <w:rsid w:val="003E7E07"/>
    <w:rsid w:val="003F151A"/>
    <w:rsid w:val="003F5936"/>
    <w:rsid w:val="00411BC2"/>
    <w:rsid w:val="00412CC6"/>
    <w:rsid w:val="00412CD3"/>
    <w:rsid w:val="00421229"/>
    <w:rsid w:val="0043170C"/>
    <w:rsid w:val="00432FCF"/>
    <w:rsid w:val="0043680D"/>
    <w:rsid w:val="004453DE"/>
    <w:rsid w:val="004467E2"/>
    <w:rsid w:val="00447476"/>
    <w:rsid w:val="00464704"/>
    <w:rsid w:val="004668B6"/>
    <w:rsid w:val="0046750A"/>
    <w:rsid w:val="004704E8"/>
    <w:rsid w:val="00480F0B"/>
    <w:rsid w:val="00493FF8"/>
    <w:rsid w:val="004961D7"/>
    <w:rsid w:val="0049684A"/>
    <w:rsid w:val="004B0D9F"/>
    <w:rsid w:val="004B5B0B"/>
    <w:rsid w:val="004C1A70"/>
    <w:rsid w:val="004C1FEA"/>
    <w:rsid w:val="004C323C"/>
    <w:rsid w:val="004C5D78"/>
    <w:rsid w:val="004D094F"/>
    <w:rsid w:val="004D1ABA"/>
    <w:rsid w:val="004E3A41"/>
    <w:rsid w:val="004F22E3"/>
    <w:rsid w:val="004F4A52"/>
    <w:rsid w:val="004F7204"/>
    <w:rsid w:val="004F7E1F"/>
    <w:rsid w:val="005031A2"/>
    <w:rsid w:val="00504365"/>
    <w:rsid w:val="00504A00"/>
    <w:rsid w:val="0050707E"/>
    <w:rsid w:val="005103EC"/>
    <w:rsid w:val="00521E9F"/>
    <w:rsid w:val="00527C7F"/>
    <w:rsid w:val="00534063"/>
    <w:rsid w:val="00544918"/>
    <w:rsid w:val="00545145"/>
    <w:rsid w:val="00551446"/>
    <w:rsid w:val="005517D6"/>
    <w:rsid w:val="00552C80"/>
    <w:rsid w:val="00560085"/>
    <w:rsid w:val="00561694"/>
    <w:rsid w:val="0057166A"/>
    <w:rsid w:val="0057443E"/>
    <w:rsid w:val="005807F1"/>
    <w:rsid w:val="00586740"/>
    <w:rsid w:val="005873D8"/>
    <w:rsid w:val="00592A8C"/>
    <w:rsid w:val="00594657"/>
    <w:rsid w:val="005963FA"/>
    <w:rsid w:val="005A64D7"/>
    <w:rsid w:val="005B318E"/>
    <w:rsid w:val="005B7E7E"/>
    <w:rsid w:val="005C05FA"/>
    <w:rsid w:val="005C359E"/>
    <w:rsid w:val="005C5966"/>
    <w:rsid w:val="005D5D80"/>
    <w:rsid w:val="005E026A"/>
    <w:rsid w:val="005E2C1C"/>
    <w:rsid w:val="005E3204"/>
    <w:rsid w:val="005E6807"/>
    <w:rsid w:val="005F3215"/>
    <w:rsid w:val="005F7491"/>
    <w:rsid w:val="00604ED3"/>
    <w:rsid w:val="00607057"/>
    <w:rsid w:val="00611D22"/>
    <w:rsid w:val="00612D6A"/>
    <w:rsid w:val="0061567C"/>
    <w:rsid w:val="00622AAC"/>
    <w:rsid w:val="00622BE9"/>
    <w:rsid w:val="006237FB"/>
    <w:rsid w:val="00627670"/>
    <w:rsid w:val="00637223"/>
    <w:rsid w:val="00642808"/>
    <w:rsid w:val="006460E5"/>
    <w:rsid w:val="006515BD"/>
    <w:rsid w:val="006549D3"/>
    <w:rsid w:val="006620CA"/>
    <w:rsid w:val="006623D1"/>
    <w:rsid w:val="0066421C"/>
    <w:rsid w:val="00664F4B"/>
    <w:rsid w:val="006703D0"/>
    <w:rsid w:val="0067289B"/>
    <w:rsid w:val="0067473C"/>
    <w:rsid w:val="0068368E"/>
    <w:rsid w:val="00685394"/>
    <w:rsid w:val="00686A76"/>
    <w:rsid w:val="00686C7D"/>
    <w:rsid w:val="00687770"/>
    <w:rsid w:val="00690111"/>
    <w:rsid w:val="006912F8"/>
    <w:rsid w:val="00696F44"/>
    <w:rsid w:val="006A1852"/>
    <w:rsid w:val="006A5951"/>
    <w:rsid w:val="006B20F2"/>
    <w:rsid w:val="006B301A"/>
    <w:rsid w:val="006C5D5C"/>
    <w:rsid w:val="006D0A65"/>
    <w:rsid w:val="006D0D24"/>
    <w:rsid w:val="006D1A8F"/>
    <w:rsid w:val="006D3216"/>
    <w:rsid w:val="006D327F"/>
    <w:rsid w:val="006D3693"/>
    <w:rsid w:val="006E2CF1"/>
    <w:rsid w:val="006E3CF1"/>
    <w:rsid w:val="006F4588"/>
    <w:rsid w:val="006F5DDE"/>
    <w:rsid w:val="007062EA"/>
    <w:rsid w:val="00711266"/>
    <w:rsid w:val="00712834"/>
    <w:rsid w:val="00721286"/>
    <w:rsid w:val="00721801"/>
    <w:rsid w:val="00722935"/>
    <w:rsid w:val="00724D5B"/>
    <w:rsid w:val="00724FF9"/>
    <w:rsid w:val="007250D6"/>
    <w:rsid w:val="007263E9"/>
    <w:rsid w:val="00726F77"/>
    <w:rsid w:val="0073125E"/>
    <w:rsid w:val="007361C2"/>
    <w:rsid w:val="00740DEC"/>
    <w:rsid w:val="00740E1E"/>
    <w:rsid w:val="00740F48"/>
    <w:rsid w:val="007473EA"/>
    <w:rsid w:val="00752EFC"/>
    <w:rsid w:val="0075434F"/>
    <w:rsid w:val="00755B20"/>
    <w:rsid w:val="007938EA"/>
    <w:rsid w:val="007954A0"/>
    <w:rsid w:val="007A6B9B"/>
    <w:rsid w:val="007B1BAD"/>
    <w:rsid w:val="007B7475"/>
    <w:rsid w:val="007B7D28"/>
    <w:rsid w:val="007C1AF2"/>
    <w:rsid w:val="007D29E9"/>
    <w:rsid w:val="007E329F"/>
    <w:rsid w:val="007E473B"/>
    <w:rsid w:val="007E66E3"/>
    <w:rsid w:val="007E6EC4"/>
    <w:rsid w:val="007E760A"/>
    <w:rsid w:val="007E7CE0"/>
    <w:rsid w:val="007F0655"/>
    <w:rsid w:val="007F116C"/>
    <w:rsid w:val="007F2A16"/>
    <w:rsid w:val="007F2BD1"/>
    <w:rsid w:val="007F3827"/>
    <w:rsid w:val="00800AAF"/>
    <w:rsid w:val="00814445"/>
    <w:rsid w:val="008152BD"/>
    <w:rsid w:val="008152C0"/>
    <w:rsid w:val="00821723"/>
    <w:rsid w:val="00841E08"/>
    <w:rsid w:val="0084251F"/>
    <w:rsid w:val="0084416E"/>
    <w:rsid w:val="00844AA9"/>
    <w:rsid w:val="00852199"/>
    <w:rsid w:val="0085710B"/>
    <w:rsid w:val="0086420A"/>
    <w:rsid w:val="008735A9"/>
    <w:rsid w:val="00873B07"/>
    <w:rsid w:val="0087593A"/>
    <w:rsid w:val="00875ED8"/>
    <w:rsid w:val="008820E1"/>
    <w:rsid w:val="0088222E"/>
    <w:rsid w:val="0088519E"/>
    <w:rsid w:val="00891275"/>
    <w:rsid w:val="00892108"/>
    <w:rsid w:val="00895155"/>
    <w:rsid w:val="00895D54"/>
    <w:rsid w:val="008A1290"/>
    <w:rsid w:val="008A1D42"/>
    <w:rsid w:val="008A3113"/>
    <w:rsid w:val="008A4C5B"/>
    <w:rsid w:val="008A6F4B"/>
    <w:rsid w:val="008B0E45"/>
    <w:rsid w:val="008B390B"/>
    <w:rsid w:val="008B75AA"/>
    <w:rsid w:val="008C0414"/>
    <w:rsid w:val="008C0D3B"/>
    <w:rsid w:val="008C475B"/>
    <w:rsid w:val="008C4F4C"/>
    <w:rsid w:val="008C6839"/>
    <w:rsid w:val="008C77E9"/>
    <w:rsid w:val="008C77EE"/>
    <w:rsid w:val="008D3284"/>
    <w:rsid w:val="008E0F73"/>
    <w:rsid w:val="008E47FE"/>
    <w:rsid w:val="008F0881"/>
    <w:rsid w:val="008F0D53"/>
    <w:rsid w:val="008F1BDC"/>
    <w:rsid w:val="008F2C12"/>
    <w:rsid w:val="008F64C1"/>
    <w:rsid w:val="0090555D"/>
    <w:rsid w:val="00925007"/>
    <w:rsid w:val="009321FA"/>
    <w:rsid w:val="00933CAF"/>
    <w:rsid w:val="009367D0"/>
    <w:rsid w:val="00944158"/>
    <w:rsid w:val="009470F6"/>
    <w:rsid w:val="0095707D"/>
    <w:rsid w:val="00957E8B"/>
    <w:rsid w:val="00961CA5"/>
    <w:rsid w:val="00962497"/>
    <w:rsid w:val="00962B80"/>
    <w:rsid w:val="00970374"/>
    <w:rsid w:val="00974D40"/>
    <w:rsid w:val="009755E1"/>
    <w:rsid w:val="00977ABD"/>
    <w:rsid w:val="009900F9"/>
    <w:rsid w:val="00990BBC"/>
    <w:rsid w:val="00993B11"/>
    <w:rsid w:val="00996C82"/>
    <w:rsid w:val="00996DDD"/>
    <w:rsid w:val="009A0FA0"/>
    <w:rsid w:val="009B0A97"/>
    <w:rsid w:val="009B1767"/>
    <w:rsid w:val="009C2304"/>
    <w:rsid w:val="009C501B"/>
    <w:rsid w:val="009C52EE"/>
    <w:rsid w:val="009D057F"/>
    <w:rsid w:val="009D60AD"/>
    <w:rsid w:val="009E0888"/>
    <w:rsid w:val="009E382D"/>
    <w:rsid w:val="009E706D"/>
    <w:rsid w:val="009F21B0"/>
    <w:rsid w:val="009F5C6B"/>
    <w:rsid w:val="00A04DF4"/>
    <w:rsid w:val="00A05A86"/>
    <w:rsid w:val="00A13922"/>
    <w:rsid w:val="00A1484B"/>
    <w:rsid w:val="00A304D7"/>
    <w:rsid w:val="00A33713"/>
    <w:rsid w:val="00A33842"/>
    <w:rsid w:val="00A35E90"/>
    <w:rsid w:val="00A36723"/>
    <w:rsid w:val="00A41A90"/>
    <w:rsid w:val="00A41D5A"/>
    <w:rsid w:val="00A514FD"/>
    <w:rsid w:val="00A517CA"/>
    <w:rsid w:val="00A541F8"/>
    <w:rsid w:val="00A60E1A"/>
    <w:rsid w:val="00A617FD"/>
    <w:rsid w:val="00A72A7D"/>
    <w:rsid w:val="00A77519"/>
    <w:rsid w:val="00A82DCE"/>
    <w:rsid w:val="00A83AE9"/>
    <w:rsid w:val="00A86146"/>
    <w:rsid w:val="00A865B9"/>
    <w:rsid w:val="00A90899"/>
    <w:rsid w:val="00A92827"/>
    <w:rsid w:val="00A97D30"/>
    <w:rsid w:val="00A97E5C"/>
    <w:rsid w:val="00A97FEF"/>
    <w:rsid w:val="00AA0B0F"/>
    <w:rsid w:val="00AA21F1"/>
    <w:rsid w:val="00AB1EA6"/>
    <w:rsid w:val="00AC3293"/>
    <w:rsid w:val="00AD2564"/>
    <w:rsid w:val="00AE089E"/>
    <w:rsid w:val="00AE13F0"/>
    <w:rsid w:val="00AE752C"/>
    <w:rsid w:val="00AF056B"/>
    <w:rsid w:val="00AF47A4"/>
    <w:rsid w:val="00AF7787"/>
    <w:rsid w:val="00B11CB2"/>
    <w:rsid w:val="00B21F36"/>
    <w:rsid w:val="00B23847"/>
    <w:rsid w:val="00B3219C"/>
    <w:rsid w:val="00B34C97"/>
    <w:rsid w:val="00B35A7D"/>
    <w:rsid w:val="00B369B5"/>
    <w:rsid w:val="00B411BB"/>
    <w:rsid w:val="00B413D1"/>
    <w:rsid w:val="00B41A54"/>
    <w:rsid w:val="00B46D31"/>
    <w:rsid w:val="00B46EB4"/>
    <w:rsid w:val="00B50808"/>
    <w:rsid w:val="00B51174"/>
    <w:rsid w:val="00B53EA8"/>
    <w:rsid w:val="00B54474"/>
    <w:rsid w:val="00B557A0"/>
    <w:rsid w:val="00B55935"/>
    <w:rsid w:val="00B63343"/>
    <w:rsid w:val="00B668D8"/>
    <w:rsid w:val="00B75726"/>
    <w:rsid w:val="00B769B2"/>
    <w:rsid w:val="00B77168"/>
    <w:rsid w:val="00B808E7"/>
    <w:rsid w:val="00B80DEA"/>
    <w:rsid w:val="00B96F04"/>
    <w:rsid w:val="00BA0970"/>
    <w:rsid w:val="00BA6D91"/>
    <w:rsid w:val="00BB2D26"/>
    <w:rsid w:val="00BB7B87"/>
    <w:rsid w:val="00BB7D22"/>
    <w:rsid w:val="00BC3168"/>
    <w:rsid w:val="00BC3BC4"/>
    <w:rsid w:val="00BC5674"/>
    <w:rsid w:val="00BD3118"/>
    <w:rsid w:val="00BD5741"/>
    <w:rsid w:val="00BF3A3F"/>
    <w:rsid w:val="00BF4F3F"/>
    <w:rsid w:val="00C0141B"/>
    <w:rsid w:val="00C0313C"/>
    <w:rsid w:val="00C04C65"/>
    <w:rsid w:val="00C1153A"/>
    <w:rsid w:val="00C12A72"/>
    <w:rsid w:val="00C154D6"/>
    <w:rsid w:val="00C17F3F"/>
    <w:rsid w:val="00C23812"/>
    <w:rsid w:val="00C23BA1"/>
    <w:rsid w:val="00C27D66"/>
    <w:rsid w:val="00C308CA"/>
    <w:rsid w:val="00C33380"/>
    <w:rsid w:val="00C334F1"/>
    <w:rsid w:val="00C340E1"/>
    <w:rsid w:val="00C35453"/>
    <w:rsid w:val="00C36102"/>
    <w:rsid w:val="00C41324"/>
    <w:rsid w:val="00C44422"/>
    <w:rsid w:val="00C523BE"/>
    <w:rsid w:val="00C61F79"/>
    <w:rsid w:val="00C63303"/>
    <w:rsid w:val="00C633A7"/>
    <w:rsid w:val="00C66696"/>
    <w:rsid w:val="00C66E13"/>
    <w:rsid w:val="00C70018"/>
    <w:rsid w:val="00C739F5"/>
    <w:rsid w:val="00C74888"/>
    <w:rsid w:val="00C81310"/>
    <w:rsid w:val="00C85D8B"/>
    <w:rsid w:val="00C86B3E"/>
    <w:rsid w:val="00C878B3"/>
    <w:rsid w:val="00C935B5"/>
    <w:rsid w:val="00C938FE"/>
    <w:rsid w:val="00CA170E"/>
    <w:rsid w:val="00CA79F3"/>
    <w:rsid w:val="00CB05B2"/>
    <w:rsid w:val="00CB0EF1"/>
    <w:rsid w:val="00CB14BA"/>
    <w:rsid w:val="00CB2C34"/>
    <w:rsid w:val="00CB3B17"/>
    <w:rsid w:val="00CB5DF9"/>
    <w:rsid w:val="00CC0336"/>
    <w:rsid w:val="00CC5237"/>
    <w:rsid w:val="00CC667D"/>
    <w:rsid w:val="00CC6B10"/>
    <w:rsid w:val="00CD0483"/>
    <w:rsid w:val="00CD0718"/>
    <w:rsid w:val="00CD27B6"/>
    <w:rsid w:val="00CF05FA"/>
    <w:rsid w:val="00D0190C"/>
    <w:rsid w:val="00D01F2E"/>
    <w:rsid w:val="00D04A18"/>
    <w:rsid w:val="00D10713"/>
    <w:rsid w:val="00D12407"/>
    <w:rsid w:val="00D128F0"/>
    <w:rsid w:val="00D12B8E"/>
    <w:rsid w:val="00D16E18"/>
    <w:rsid w:val="00D17B79"/>
    <w:rsid w:val="00D20AFB"/>
    <w:rsid w:val="00D33915"/>
    <w:rsid w:val="00D365CA"/>
    <w:rsid w:val="00D45348"/>
    <w:rsid w:val="00D576BF"/>
    <w:rsid w:val="00D57AAF"/>
    <w:rsid w:val="00D704D0"/>
    <w:rsid w:val="00D70DBF"/>
    <w:rsid w:val="00D73601"/>
    <w:rsid w:val="00D75604"/>
    <w:rsid w:val="00D82A0A"/>
    <w:rsid w:val="00D90A39"/>
    <w:rsid w:val="00D90A71"/>
    <w:rsid w:val="00D928AD"/>
    <w:rsid w:val="00D928EA"/>
    <w:rsid w:val="00D95087"/>
    <w:rsid w:val="00D95A45"/>
    <w:rsid w:val="00DA094F"/>
    <w:rsid w:val="00DA6AB2"/>
    <w:rsid w:val="00DA7197"/>
    <w:rsid w:val="00DA7A52"/>
    <w:rsid w:val="00DB2585"/>
    <w:rsid w:val="00DB3F7F"/>
    <w:rsid w:val="00DB66B1"/>
    <w:rsid w:val="00DB7C1B"/>
    <w:rsid w:val="00DC0057"/>
    <w:rsid w:val="00DC1D9E"/>
    <w:rsid w:val="00DC4C61"/>
    <w:rsid w:val="00DD7B33"/>
    <w:rsid w:val="00DE01E8"/>
    <w:rsid w:val="00DE1B15"/>
    <w:rsid w:val="00DE3494"/>
    <w:rsid w:val="00DE460C"/>
    <w:rsid w:val="00DE5BAF"/>
    <w:rsid w:val="00DE782E"/>
    <w:rsid w:val="00DF5EB4"/>
    <w:rsid w:val="00DF63B6"/>
    <w:rsid w:val="00E02A35"/>
    <w:rsid w:val="00E13CB2"/>
    <w:rsid w:val="00E14280"/>
    <w:rsid w:val="00E16522"/>
    <w:rsid w:val="00E21A60"/>
    <w:rsid w:val="00E25E5A"/>
    <w:rsid w:val="00E26114"/>
    <w:rsid w:val="00E30843"/>
    <w:rsid w:val="00E31647"/>
    <w:rsid w:val="00E401E5"/>
    <w:rsid w:val="00E41CFE"/>
    <w:rsid w:val="00E42783"/>
    <w:rsid w:val="00E4743E"/>
    <w:rsid w:val="00E514B7"/>
    <w:rsid w:val="00E51DAF"/>
    <w:rsid w:val="00E55BED"/>
    <w:rsid w:val="00E56679"/>
    <w:rsid w:val="00E6491F"/>
    <w:rsid w:val="00E664EC"/>
    <w:rsid w:val="00E66791"/>
    <w:rsid w:val="00E70081"/>
    <w:rsid w:val="00E7200E"/>
    <w:rsid w:val="00E7219B"/>
    <w:rsid w:val="00E72748"/>
    <w:rsid w:val="00E73908"/>
    <w:rsid w:val="00E768A7"/>
    <w:rsid w:val="00E771F2"/>
    <w:rsid w:val="00E92DB1"/>
    <w:rsid w:val="00E968FD"/>
    <w:rsid w:val="00EA7F07"/>
    <w:rsid w:val="00EB1DAD"/>
    <w:rsid w:val="00EB78BB"/>
    <w:rsid w:val="00EC164F"/>
    <w:rsid w:val="00ED06B3"/>
    <w:rsid w:val="00ED2641"/>
    <w:rsid w:val="00ED3BAA"/>
    <w:rsid w:val="00ED7FE1"/>
    <w:rsid w:val="00EE0655"/>
    <w:rsid w:val="00EE1F51"/>
    <w:rsid w:val="00EE2058"/>
    <w:rsid w:val="00EE3400"/>
    <w:rsid w:val="00EE6339"/>
    <w:rsid w:val="00EF0125"/>
    <w:rsid w:val="00EF3355"/>
    <w:rsid w:val="00EF5D2C"/>
    <w:rsid w:val="00EF5DBA"/>
    <w:rsid w:val="00EF6FA6"/>
    <w:rsid w:val="00F02DED"/>
    <w:rsid w:val="00F06E27"/>
    <w:rsid w:val="00F144D6"/>
    <w:rsid w:val="00F21EB6"/>
    <w:rsid w:val="00F25D79"/>
    <w:rsid w:val="00F25F79"/>
    <w:rsid w:val="00F26D9C"/>
    <w:rsid w:val="00F315B6"/>
    <w:rsid w:val="00F34375"/>
    <w:rsid w:val="00F36B9B"/>
    <w:rsid w:val="00F40B1A"/>
    <w:rsid w:val="00F41FA6"/>
    <w:rsid w:val="00F460C2"/>
    <w:rsid w:val="00F461F6"/>
    <w:rsid w:val="00F500A9"/>
    <w:rsid w:val="00F50E83"/>
    <w:rsid w:val="00F5563C"/>
    <w:rsid w:val="00F56DC9"/>
    <w:rsid w:val="00F60725"/>
    <w:rsid w:val="00F61560"/>
    <w:rsid w:val="00F635AB"/>
    <w:rsid w:val="00F65E50"/>
    <w:rsid w:val="00F715DA"/>
    <w:rsid w:val="00F74833"/>
    <w:rsid w:val="00F774B0"/>
    <w:rsid w:val="00F855E8"/>
    <w:rsid w:val="00F9132A"/>
    <w:rsid w:val="00FA3B62"/>
    <w:rsid w:val="00FA6850"/>
    <w:rsid w:val="00FB24EE"/>
    <w:rsid w:val="00FB4F79"/>
    <w:rsid w:val="00FC14CB"/>
    <w:rsid w:val="00FC4338"/>
    <w:rsid w:val="00FC6D7F"/>
    <w:rsid w:val="00FD0827"/>
    <w:rsid w:val="00FD1A12"/>
    <w:rsid w:val="00FD29A1"/>
    <w:rsid w:val="00FD364C"/>
    <w:rsid w:val="00FD7863"/>
    <w:rsid w:val="00FE0183"/>
    <w:rsid w:val="00FE1DE9"/>
    <w:rsid w:val="00FE58FA"/>
    <w:rsid w:val="00FE7167"/>
    <w:rsid w:val="00FF0600"/>
    <w:rsid w:val="00FF3E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F8836"/>
  <w15:docId w15:val="{FFC38E89-DE5E-471D-AA9B-6D3F1DEDD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7E66E3"/>
    <w:pPr>
      <w:numPr>
        <w:numId w:val="1"/>
      </w:numPr>
      <w:tabs>
        <w:tab w:val="left" w:pos="461"/>
      </w:tabs>
      <w:spacing w:before="240" w:after="240"/>
      <w:outlineLvl w:val="0"/>
    </w:pPr>
    <w:rPr>
      <w:b/>
      <w:bCs/>
    </w:rPr>
  </w:style>
  <w:style w:type="paragraph" w:styleId="Heading2">
    <w:name w:val="heading 2"/>
    <w:basedOn w:val="Heading1"/>
    <w:next w:val="Normal"/>
    <w:link w:val="Heading2Char"/>
    <w:uiPriority w:val="9"/>
    <w:unhideWhenUsed/>
    <w:qFormat/>
    <w:rsid w:val="007E66E3"/>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link w:val="BodyTextChar"/>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8A4C5B"/>
    <w:pPr>
      <w:spacing w:before="0" w:line="360" w:lineRule="auto"/>
      <w:ind w:right="115"/>
      <w:jc w:val="center"/>
    </w:pPr>
  </w:style>
  <w:style w:type="character" w:customStyle="1" w:styleId="Heading2Char">
    <w:name w:val="Heading 2 Char"/>
    <w:basedOn w:val="DefaultParagraphFont"/>
    <w:link w:val="Heading2"/>
    <w:uiPriority w:val="9"/>
    <w:rsid w:val="007E66E3"/>
    <w:rPr>
      <w:rFonts w:ascii="Times New Roman" w:eastAsiaTheme="minorEastAsia" w:hAnsi="Times New Roman" w:cs="Times New Roman"/>
      <w:b/>
      <w:bCs/>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 w:type="character" w:styleId="CommentReference">
    <w:name w:val="annotation reference"/>
    <w:basedOn w:val="DefaultParagraphFont"/>
    <w:uiPriority w:val="99"/>
    <w:semiHidden/>
    <w:unhideWhenUsed/>
    <w:rsid w:val="00432FCF"/>
    <w:rPr>
      <w:sz w:val="16"/>
      <w:szCs w:val="16"/>
    </w:rPr>
  </w:style>
  <w:style w:type="paragraph" w:styleId="CommentText">
    <w:name w:val="annotation text"/>
    <w:basedOn w:val="Normal"/>
    <w:link w:val="CommentTextChar"/>
    <w:uiPriority w:val="99"/>
    <w:unhideWhenUsed/>
    <w:rsid w:val="00432FCF"/>
    <w:pPr>
      <w:spacing w:line="240" w:lineRule="auto"/>
    </w:pPr>
    <w:rPr>
      <w:sz w:val="20"/>
      <w:szCs w:val="20"/>
    </w:rPr>
  </w:style>
  <w:style w:type="character" w:customStyle="1" w:styleId="CommentTextChar">
    <w:name w:val="Comment Text Char"/>
    <w:basedOn w:val="DefaultParagraphFont"/>
    <w:link w:val="CommentText"/>
    <w:uiPriority w:val="99"/>
    <w:rsid w:val="00432FCF"/>
    <w:rPr>
      <w:rFonts w:ascii="Times New Roman" w:eastAsiaTheme="minorEastAsia"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32FCF"/>
    <w:rPr>
      <w:b/>
      <w:bCs/>
    </w:rPr>
  </w:style>
  <w:style w:type="character" w:customStyle="1" w:styleId="CommentSubjectChar">
    <w:name w:val="Comment Subject Char"/>
    <w:basedOn w:val="CommentTextChar"/>
    <w:link w:val="CommentSubject"/>
    <w:uiPriority w:val="99"/>
    <w:semiHidden/>
    <w:rsid w:val="00432FCF"/>
    <w:rPr>
      <w:rFonts w:ascii="Times New Roman" w:eastAsiaTheme="minorEastAsia" w:hAnsi="Times New Roman" w:cs="Times New Roman"/>
      <w:b/>
      <w:bCs/>
      <w:sz w:val="20"/>
      <w:szCs w:val="20"/>
      <w:lang w:bidi="en-US"/>
    </w:rPr>
  </w:style>
  <w:style w:type="character" w:customStyle="1" w:styleId="UnresolvedMention1">
    <w:name w:val="Unresolved Mention1"/>
    <w:basedOn w:val="DefaultParagraphFont"/>
    <w:uiPriority w:val="99"/>
    <w:semiHidden/>
    <w:unhideWhenUsed/>
    <w:rsid w:val="00FD7863"/>
    <w:rPr>
      <w:color w:val="605E5C"/>
      <w:shd w:val="clear" w:color="auto" w:fill="E1DFDD"/>
    </w:rPr>
  </w:style>
  <w:style w:type="character" w:customStyle="1" w:styleId="BodyTextChar">
    <w:name w:val="Body Text Char"/>
    <w:basedOn w:val="DefaultParagraphFont"/>
    <w:link w:val="BodyText"/>
    <w:uiPriority w:val="1"/>
    <w:rsid w:val="000364FE"/>
    <w:rPr>
      <w:rFonts w:ascii="Times New Roman" w:eastAsiaTheme="minorEastAsia" w:hAnsi="Times New Roman" w:cs="Times New Roman"/>
      <w:sz w:val="24"/>
      <w:szCs w:val="24"/>
      <w:lang w:bidi="en-US"/>
    </w:rPr>
  </w:style>
  <w:style w:type="character" w:styleId="FollowedHyperlink">
    <w:name w:val="FollowedHyperlink"/>
    <w:basedOn w:val="DefaultParagraphFont"/>
    <w:uiPriority w:val="99"/>
    <w:semiHidden/>
    <w:unhideWhenUsed/>
    <w:rsid w:val="007361C2"/>
    <w:rPr>
      <w:color w:val="800080" w:themeColor="followedHyperlink"/>
      <w:u w:val="single"/>
    </w:rPr>
  </w:style>
  <w:style w:type="character" w:customStyle="1" w:styleId="apple-converted-space">
    <w:name w:val="apple-converted-space"/>
    <w:basedOn w:val="DefaultParagraphFont"/>
    <w:rsid w:val="00344516"/>
  </w:style>
  <w:style w:type="character" w:styleId="HTMLCode">
    <w:name w:val="HTML Code"/>
    <w:basedOn w:val="DefaultParagraphFont"/>
    <w:uiPriority w:val="99"/>
    <w:semiHidden/>
    <w:unhideWhenUsed/>
    <w:rsid w:val="00895155"/>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4368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0" w:line="240" w:lineRule="auto"/>
      <w:ind w:right="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43680D"/>
    <w:rPr>
      <w:rFonts w:ascii="Courier New" w:eastAsia="Times New Roman" w:hAnsi="Courier New" w:cs="Courier New"/>
      <w:sz w:val="20"/>
      <w:szCs w:val="20"/>
    </w:rPr>
  </w:style>
  <w:style w:type="character" w:customStyle="1" w:styleId="gnkrckgcgsb">
    <w:name w:val="gnkrckgcgsb"/>
    <w:basedOn w:val="DefaultParagraphFont"/>
    <w:rsid w:val="0043680D"/>
  </w:style>
  <w:style w:type="character" w:customStyle="1" w:styleId="e24kjd">
    <w:name w:val="e24kjd"/>
    <w:basedOn w:val="DefaultParagraphFont"/>
    <w:rsid w:val="00ED06B3"/>
  </w:style>
  <w:style w:type="character" w:styleId="UnresolvedMention">
    <w:name w:val="Unresolved Mention"/>
    <w:basedOn w:val="DefaultParagraphFont"/>
    <w:uiPriority w:val="99"/>
    <w:semiHidden/>
    <w:unhideWhenUsed/>
    <w:rsid w:val="00E02A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28255">
      <w:bodyDiv w:val="1"/>
      <w:marLeft w:val="0"/>
      <w:marRight w:val="0"/>
      <w:marTop w:val="0"/>
      <w:marBottom w:val="0"/>
      <w:divBdr>
        <w:top w:val="none" w:sz="0" w:space="0" w:color="auto"/>
        <w:left w:val="none" w:sz="0" w:space="0" w:color="auto"/>
        <w:bottom w:val="none" w:sz="0" w:space="0" w:color="auto"/>
        <w:right w:val="none" w:sz="0" w:space="0" w:color="auto"/>
      </w:divBdr>
    </w:div>
    <w:div w:id="104887393">
      <w:bodyDiv w:val="1"/>
      <w:marLeft w:val="0"/>
      <w:marRight w:val="0"/>
      <w:marTop w:val="0"/>
      <w:marBottom w:val="0"/>
      <w:divBdr>
        <w:top w:val="none" w:sz="0" w:space="0" w:color="auto"/>
        <w:left w:val="none" w:sz="0" w:space="0" w:color="auto"/>
        <w:bottom w:val="none" w:sz="0" w:space="0" w:color="auto"/>
        <w:right w:val="none" w:sz="0" w:space="0" w:color="auto"/>
      </w:divBdr>
    </w:div>
    <w:div w:id="130902170">
      <w:bodyDiv w:val="1"/>
      <w:marLeft w:val="0"/>
      <w:marRight w:val="0"/>
      <w:marTop w:val="0"/>
      <w:marBottom w:val="0"/>
      <w:divBdr>
        <w:top w:val="none" w:sz="0" w:space="0" w:color="auto"/>
        <w:left w:val="none" w:sz="0" w:space="0" w:color="auto"/>
        <w:bottom w:val="none" w:sz="0" w:space="0" w:color="auto"/>
        <w:right w:val="none" w:sz="0" w:space="0" w:color="auto"/>
      </w:divBdr>
    </w:div>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4887112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567308612">
      <w:bodyDiv w:val="1"/>
      <w:marLeft w:val="0"/>
      <w:marRight w:val="0"/>
      <w:marTop w:val="0"/>
      <w:marBottom w:val="0"/>
      <w:divBdr>
        <w:top w:val="none" w:sz="0" w:space="0" w:color="auto"/>
        <w:left w:val="none" w:sz="0" w:space="0" w:color="auto"/>
        <w:bottom w:val="none" w:sz="0" w:space="0" w:color="auto"/>
        <w:right w:val="none" w:sz="0" w:space="0" w:color="auto"/>
      </w:divBdr>
      <w:divsChild>
        <w:div w:id="900553017">
          <w:marLeft w:val="0"/>
          <w:marRight w:val="0"/>
          <w:marTop w:val="0"/>
          <w:marBottom w:val="0"/>
          <w:divBdr>
            <w:top w:val="none" w:sz="0" w:space="0" w:color="auto"/>
            <w:left w:val="none" w:sz="0" w:space="0" w:color="auto"/>
            <w:bottom w:val="none" w:sz="0" w:space="0" w:color="auto"/>
            <w:right w:val="none" w:sz="0" w:space="0" w:color="auto"/>
          </w:divBdr>
        </w:div>
      </w:divsChild>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908925193">
      <w:bodyDiv w:val="1"/>
      <w:marLeft w:val="0"/>
      <w:marRight w:val="0"/>
      <w:marTop w:val="0"/>
      <w:marBottom w:val="0"/>
      <w:divBdr>
        <w:top w:val="none" w:sz="0" w:space="0" w:color="auto"/>
        <w:left w:val="none" w:sz="0" w:space="0" w:color="auto"/>
        <w:bottom w:val="none" w:sz="0" w:space="0" w:color="auto"/>
        <w:right w:val="none" w:sz="0" w:space="0" w:color="auto"/>
      </w:divBdr>
    </w:div>
    <w:div w:id="955479020">
      <w:bodyDiv w:val="1"/>
      <w:marLeft w:val="0"/>
      <w:marRight w:val="0"/>
      <w:marTop w:val="0"/>
      <w:marBottom w:val="0"/>
      <w:divBdr>
        <w:top w:val="none" w:sz="0" w:space="0" w:color="auto"/>
        <w:left w:val="none" w:sz="0" w:space="0" w:color="auto"/>
        <w:bottom w:val="none" w:sz="0" w:space="0" w:color="auto"/>
        <w:right w:val="none" w:sz="0" w:space="0" w:color="auto"/>
      </w:divBdr>
    </w:div>
    <w:div w:id="1131707342">
      <w:bodyDiv w:val="1"/>
      <w:marLeft w:val="0"/>
      <w:marRight w:val="0"/>
      <w:marTop w:val="0"/>
      <w:marBottom w:val="0"/>
      <w:divBdr>
        <w:top w:val="none" w:sz="0" w:space="0" w:color="auto"/>
        <w:left w:val="none" w:sz="0" w:space="0" w:color="auto"/>
        <w:bottom w:val="none" w:sz="0" w:space="0" w:color="auto"/>
        <w:right w:val="none" w:sz="0" w:space="0" w:color="auto"/>
      </w:divBdr>
    </w:div>
    <w:div w:id="1345131045">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1964068428">
      <w:bodyDiv w:val="1"/>
      <w:marLeft w:val="0"/>
      <w:marRight w:val="0"/>
      <w:marTop w:val="0"/>
      <w:marBottom w:val="0"/>
      <w:divBdr>
        <w:top w:val="none" w:sz="0" w:space="0" w:color="auto"/>
        <w:left w:val="none" w:sz="0" w:space="0" w:color="auto"/>
        <w:bottom w:val="none" w:sz="0" w:space="0" w:color="auto"/>
        <w:right w:val="none" w:sz="0" w:space="0" w:color="auto"/>
      </w:divBdr>
    </w:div>
    <w:div w:id="1965192983">
      <w:bodyDiv w:val="1"/>
      <w:marLeft w:val="0"/>
      <w:marRight w:val="0"/>
      <w:marTop w:val="0"/>
      <w:marBottom w:val="0"/>
      <w:divBdr>
        <w:top w:val="none" w:sz="0" w:space="0" w:color="auto"/>
        <w:left w:val="none" w:sz="0" w:space="0" w:color="auto"/>
        <w:bottom w:val="none" w:sz="0" w:space="0" w:color="auto"/>
        <w:right w:val="none" w:sz="0" w:space="0" w:color="auto"/>
      </w:divBdr>
    </w:div>
    <w:div w:id="1993482443">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 w:id="21432309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3BEA4-021B-4AA6-8967-9DACA0BD8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3</TotalTime>
  <Pages>34</Pages>
  <Words>10650</Words>
  <Characters>6070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71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Ghanbartehrani, Saeed</cp:lastModifiedBy>
  <cp:revision>66</cp:revision>
  <dcterms:created xsi:type="dcterms:W3CDTF">2019-10-01T00:59:00Z</dcterms:created>
  <dcterms:modified xsi:type="dcterms:W3CDTF">2019-10-1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74"&gt;&lt;session id="QmsAV2dc"/&gt;&lt;style id="http://www.zotero.org/styles/apa" locale="en-US" hasBibliography="1" bibliographyStyleHasBeenSet="1"/&gt;&lt;prefs&gt;&lt;pref name="fieldType" value="Field"/&gt;&lt;/prefs&gt;&lt;/data&gt;</vt:lpwstr>
  </property>
</Properties>
</file>